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1BB7B67E" w:rsidR="006D00DC" w:rsidRDefault="006D00DC" w:rsidP="005025B5">
      <w:pPr>
        <w:jc w:val="center"/>
        <w:rPr>
          <w:b/>
        </w:rPr>
      </w:pPr>
      <w:r>
        <w:rPr>
          <w:b/>
        </w:rPr>
        <w:t>Reporting on Diversity in Concussion-Focused Neurocognitive Research</w:t>
      </w:r>
      <w:r w:rsidR="007818C3">
        <w:rPr>
          <w:b/>
        </w:rPr>
        <w:t>: A Demographic Review</w:t>
      </w:r>
    </w:p>
    <w:p w14:paraId="7EA13438" w14:textId="100E0F77" w:rsidR="00A2281C" w:rsidRPr="007818C3" w:rsidRDefault="006D00DC" w:rsidP="00A2281C">
      <w:pPr>
        <w:jc w:val="center"/>
      </w:pPr>
      <w:r>
        <w:t xml:space="preserve">Adam </w:t>
      </w:r>
      <w:r w:rsidR="00A2281C">
        <w:t xml:space="preserve">C. </w:t>
      </w:r>
      <w:r>
        <w:t>Raikes</w:t>
      </w:r>
      <w:r w:rsidR="00A2281C">
        <w:t>,</w:t>
      </w:r>
      <w:r w:rsidR="00940C04">
        <w:t xml:space="preserve"> Ph</w:t>
      </w:r>
      <w:r w:rsidR="00A2281C">
        <w:t>.</w:t>
      </w:r>
      <w:r w:rsidR="00940C04">
        <w:t>D</w:t>
      </w:r>
      <w:r w:rsidR="00A2281C">
        <w:t>.</w:t>
      </w:r>
      <w:r w:rsidR="00940C04">
        <w:t>, ATC</w:t>
      </w:r>
      <w:r w:rsidR="00A2281C" w:rsidRPr="00A2281C">
        <w:rPr>
          <w:vertAlign w:val="superscript"/>
        </w:rPr>
        <w:t>1</w:t>
      </w:r>
      <w:r w:rsidR="00940C04">
        <w:t>,</w:t>
      </w:r>
      <w:r w:rsidR="00A2281C">
        <w:t xml:space="preserve"> Lillian </w:t>
      </w:r>
      <w:r w:rsidR="00A2281C" w:rsidRPr="00A2281C">
        <w:t>Durán</w:t>
      </w:r>
      <w:r w:rsidR="00A2281C">
        <w:t>, Ph.D.</w:t>
      </w:r>
      <w:r w:rsidR="00A2281C" w:rsidRPr="00A2281C">
        <w:rPr>
          <w:vertAlign w:val="superscript"/>
        </w:rPr>
        <w:t>2</w:t>
      </w:r>
      <w:r w:rsidR="007818C3">
        <w:t>, Sydney Y. Schaefer, Ph.D.</w:t>
      </w:r>
      <w:r w:rsidR="007818C3" w:rsidRPr="007818C3">
        <w:rPr>
          <w:vertAlign w:val="superscript"/>
        </w:rPr>
        <w:t>3</w:t>
      </w:r>
    </w:p>
    <w:p w14:paraId="4C43E474" w14:textId="1BE5F393" w:rsidR="006D00DC" w:rsidRDefault="00A2281C" w:rsidP="006D00DC">
      <w:pPr>
        <w:jc w:val="center"/>
      </w:pPr>
      <w:r>
        <w:rPr>
          <w:vertAlign w:val="superscript"/>
        </w:rPr>
        <w:t xml:space="preserve">1 </w:t>
      </w:r>
      <w:r>
        <w:t xml:space="preserve">Social, Cognitive and Affective Neuroscience Lab, The </w:t>
      </w:r>
      <w:r w:rsidR="004767D5">
        <w:t>University of Arizona</w:t>
      </w:r>
    </w:p>
    <w:p w14:paraId="5FBE223F" w14:textId="3E99AA6D" w:rsidR="00A2281C" w:rsidRDefault="00A2281C" w:rsidP="006D00DC">
      <w:pPr>
        <w:jc w:val="center"/>
      </w:pPr>
      <w:r>
        <w:rPr>
          <w:vertAlign w:val="superscript"/>
        </w:rPr>
        <w:t>2</w:t>
      </w:r>
      <w:r>
        <w:t xml:space="preserve"> The University of Oregon</w:t>
      </w:r>
    </w:p>
    <w:p w14:paraId="282BF3C3" w14:textId="7878855B" w:rsidR="007818C3" w:rsidRPr="007818C3" w:rsidRDefault="007818C3" w:rsidP="006D00DC">
      <w:pPr>
        <w:jc w:val="center"/>
      </w:pPr>
      <w:r>
        <w:rPr>
          <w:vertAlign w:val="superscript"/>
        </w:rPr>
        <w:t>3</w:t>
      </w:r>
      <w:r>
        <w:t xml:space="preserve"> Arizona State University</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164E5D33" w:rsidR="00BE4E98" w:rsidRDefault="00BE4E98" w:rsidP="00BE4E98">
      <w:r w:rsidRPr="00BE4E98">
        <w:tab/>
        <w:t>Clinical</w:t>
      </w:r>
      <w:r>
        <w:t xml:space="preserve"> diagnoses of concussions involve a multi-faceted approach, including assessments of symptoms, neurocognitive status, posture, behavior and sleep. </w:t>
      </w:r>
      <w:del w:id="0" w:author="Microsoft Office User" w:date="2017-07-24T22:57:00Z">
        <w:r w:rsidDel="00034DBA">
          <w:delText>There is evidence that individuals</w:delText>
        </w:r>
        <w:r w:rsidR="00265B8F" w:rsidDel="00034DBA">
          <w:delText xml:space="preserve">, both healthy and with </w:delText>
        </w:r>
      </w:del>
      <w:del w:id="1" w:author="Microsoft Office User" w:date="2017-07-24T22:56:00Z">
        <w:r w:rsidR="00265B8F" w:rsidDel="002960F4">
          <w:delText xml:space="preserve">respect to </w:delText>
        </w:r>
      </w:del>
      <w:del w:id="2" w:author="Microsoft Office User" w:date="2017-07-24T22:57:00Z">
        <w:r w:rsidR="00265B8F" w:rsidDel="00034DBA">
          <w:delText>concussion,</w:delText>
        </w:r>
        <w:r w:rsidDel="00034DBA">
          <w:delText xml:space="preserve"> from diverse populations </w:delText>
        </w:r>
        <w:r w:rsidDel="002960F4">
          <w:delText xml:space="preserve">(non-Caucasian, non-English) </w:delText>
        </w:r>
        <w:r w:rsidDel="00034DBA">
          <w:delText xml:space="preserve">demonstrate </w:delText>
        </w:r>
        <w:commentRangeStart w:id="3"/>
        <w:r w:rsidDel="00034DBA">
          <w:delText xml:space="preserve">performance decrements </w:delText>
        </w:r>
        <w:commentRangeEnd w:id="3"/>
        <w:r w:rsidR="002960F4" w:rsidDel="00034DBA">
          <w:rPr>
            <w:rStyle w:val="CommentReference"/>
          </w:rPr>
          <w:commentReference w:id="3"/>
        </w:r>
        <w:r w:rsidDel="00034DBA">
          <w:delText xml:space="preserve">on common neurocognitive tests. </w:delText>
        </w:r>
      </w:del>
      <w:r>
        <w:t xml:space="preserve">The purpose of this literature review was to determine the prevalence of demographic reporting with respect to race, ethnicity/culture, and language in the context of concussion-related neurocognitive testing. </w:t>
      </w:r>
      <w:ins w:id="4" w:author="Microsoft Office User" w:date="2017-07-24T22:57:00Z">
        <w:r w:rsidR="00034DBA">
          <w:t xml:space="preserve">There is evidence that individuals, both healthy and with concussion, from culturally and linguistically diverse populations demonstrate </w:t>
        </w:r>
        <w:commentRangeStart w:id="5"/>
        <w:r w:rsidR="00034DBA">
          <w:t xml:space="preserve">performance decrements </w:t>
        </w:r>
        <w:commentRangeEnd w:id="5"/>
        <w:r w:rsidR="00034DBA">
          <w:rPr>
            <w:rStyle w:val="CommentReference"/>
          </w:rPr>
          <w:commentReference w:id="5"/>
        </w:r>
        <w:r w:rsidR="00034DBA">
          <w:t xml:space="preserve">on common neurocognitive tests. </w:t>
        </w:r>
      </w:ins>
      <w:r>
        <w:t xml:space="preserve">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265B8F">
        <w:t xml:space="preserve">only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7086BCBC" w:rsidR="006D00DC" w:rsidRPr="006D00DC" w:rsidRDefault="006D00DC" w:rsidP="00BE4E98">
      <w:pPr>
        <w:rPr>
          <w:b/>
        </w:rPr>
      </w:pPr>
      <w:r>
        <w:rPr>
          <w:b/>
        </w:rPr>
        <w:t xml:space="preserve">Word count: </w:t>
      </w:r>
      <w:r w:rsidR="00921F33">
        <w:t>4101</w:t>
      </w:r>
    </w:p>
    <w:p w14:paraId="237E7D35" w14:textId="77777777" w:rsidR="00BE4E98" w:rsidRDefault="00BE4E98">
      <w:pPr>
        <w:rPr>
          <w:b/>
        </w:rPr>
      </w:pPr>
      <w:r>
        <w:rPr>
          <w:b/>
        </w:rPr>
        <w:br w:type="page"/>
      </w:r>
    </w:p>
    <w:p w14:paraId="4799E6B8" w14:textId="55186243" w:rsidR="00432C9C" w:rsidRPr="0074095B" w:rsidRDefault="002D2328" w:rsidP="005025B5">
      <w:pPr>
        <w:spacing w:line="480" w:lineRule="auto"/>
        <w:jc w:val="center"/>
        <w:rPr>
          <w:b/>
        </w:rPr>
      </w:pPr>
      <w:r>
        <w:rPr>
          <w:b/>
        </w:rPr>
        <w:lastRenderedPageBreak/>
        <w:t>Introduction</w:t>
      </w:r>
    </w:p>
    <w:p w14:paraId="0F9F0152" w14:textId="4727EA68" w:rsidR="003F2719" w:rsidRDefault="00EE09A3" w:rsidP="00E70DEE">
      <w:pPr>
        <w:spacing w:line="480" w:lineRule="auto"/>
      </w:pPr>
      <w:r>
        <w:tab/>
        <w:t xml:space="preserve">The diagnosis and management of </w:t>
      </w:r>
      <w:r w:rsidR="00B72DBC">
        <w:t>concussions is currently an</w:t>
      </w:r>
      <w:r>
        <w:t xml:space="preserve"> issue of social and medical emphasis. </w:t>
      </w:r>
      <w:r w:rsidR="00CB6FFF">
        <w:t>An estimated 1.7 to 3.8 million</w:t>
      </w:r>
      <w:r w:rsidR="00B72DBC">
        <w:t xml:space="preserve"> mild</w:t>
      </w:r>
      <w:r w:rsidR="00CB6FFF">
        <w:t xml:space="preserve"> traumatic brain injuries,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070969">
        <w:instrText xml:space="preserve"> ADDIN ZOTERO_ITEM CSL_CITATION {"citationID":"MyUl7ocT","properties":{"formattedCitation":"{\\rtf [1\\uc0\\u8211{}3]}","plainCitation":"[1–3]"},"citationItems":[{"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69,"uris":["http://zotero.org/users/1562642/items/DFITNHDH"],"uri":["http://zotero.org/users/1562642/items/DFITNHDH"],"itemData":{"id":2769,"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14502,"uris":["http://zotero.org/users/1562642/items/8F8KAG77"],"uri":["http://zotero.org/users/1562642/items/8F8KAG77"],"itemData":{"id":14502,"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 xml:space="preserve">Furthermore, sports related concussions are a cross-sports and a cross-competition level issue. While individuals participating in collision and contact sports (i.e. wrestling, hockey, football, basketball, rugby) are at the greatest risk for concussion, individuals </w:t>
      </w:r>
      <w:del w:id="6" w:author="Microsoft Office User" w:date="2017-07-24T23:00:00Z">
        <w:r w:rsidR="003F2719" w:rsidDel="00034DBA">
          <w:delText xml:space="preserve">of both genders </w:delText>
        </w:r>
      </w:del>
      <w:r w:rsidR="003F2719">
        <w:t>participating in all sports at all levels of competition are potentially at risk for concussion</w:t>
      </w:r>
      <w:r w:rsidR="0074189B">
        <w:t xml:space="preserve"> </w:t>
      </w:r>
      <w:r w:rsidR="0074189B">
        <w:fldChar w:fldCharType="begin"/>
      </w:r>
      <w:r w:rsidR="00363735">
        <w:instrText xml:space="preserve"> ADDIN ZOTERO_ITEM CSL_CITATION {"citationID":"21a99kp5o3","properties":{"formattedCitation":"[4]","plainCitation":"[4]"},"citationItems":[{"id":2881,"uris":["http://zotero.org/users/1562642/items/WPN738CK"],"uri":["http://zotero.org/users/1562642/items/WPN738CK"],"itemData":{"id":2881,"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3F2719">
        <w:t>.</w:t>
      </w:r>
      <w:r w:rsidR="008B4859">
        <w:t xml:space="preserve"> </w:t>
      </w:r>
      <w:r w:rsidR="0075174D">
        <w:t>Additionally</w:t>
      </w:r>
      <w:r w:rsidR="008B4859">
        <w:t xml:space="preserve">, the diagnosis and management of both short- and long-term effects of concussions is a </w:t>
      </w:r>
      <w:ins w:id="7" w:author="Microsoft Office User" w:date="2017-07-24T23:01:00Z">
        <w:r w:rsidR="00034DBA">
          <w:t xml:space="preserve">also </w:t>
        </w:r>
      </w:ins>
      <w:r w:rsidR="008B4859">
        <w:t xml:space="preserve">research emphasis for the military </w:t>
      </w:r>
      <w:del w:id="8" w:author="Microsoft Office User" w:date="2017-07-24T23:01:00Z">
        <w:r w:rsidR="008B4859" w:rsidDel="00034DBA">
          <w:delText xml:space="preserve">as well, </w:delText>
        </w:r>
      </w:del>
      <w:r w:rsidR="008B4859">
        <w:t xml:space="preserve">as both blast-related and blunt-trauma related concussions are prevalent for deployed </w:t>
      </w:r>
      <w:ins w:id="9" w:author="Microsoft Office User" w:date="2017-07-24T23:01:00Z">
        <w:r w:rsidR="00034DBA">
          <w:t xml:space="preserve">military personnel </w:t>
        </w:r>
      </w:ins>
      <w:ins w:id="10" w:author="Microsoft Office User" w:date="2017-07-24T23:04:00Z">
        <w:r w:rsidR="00B903F2">
          <w:t xml:space="preserve"> </w:t>
        </w:r>
      </w:ins>
      <w:del w:id="11" w:author="Microsoft Office User" w:date="2017-07-24T23:01:00Z">
        <w:r w:rsidR="008B4859" w:rsidDel="00034DBA">
          <w:delText>servicemen and servicewomen</w:delText>
        </w:r>
        <w:r w:rsidR="003A2722" w:rsidDel="00034DBA">
          <w:delText xml:space="preserve"> </w:delText>
        </w:r>
      </w:del>
      <w:r w:rsidR="00F02C45">
        <w:fldChar w:fldCharType="begin"/>
      </w:r>
      <w:r w:rsidR="00F02C45">
        <w:instrText xml:space="preserve"> ADDIN ZOTERO_ITEM CSL_CITATION {"citationID":"a25c7ur7pn4","properties":{"formattedCitation":"[5]","plainCitation":"[5]"},"citationItems":[{"id":2730,"uris":["http://zotero.org/users/1562642/items/2RG7EK92"],"uri":["http://zotero.org/users/1562642/items/2RG7EK92"],"itemData":{"id":2730,"type":"article-journal","title":"Mild traumatic brain injury in US soldiers returning from Iraq","container-title":"The New England Journal of Medicine","page":"453–463","volume":"358","issue":"5","source":"Google Scholar","DOI":"10.1056/NEJMoa072972","journalAbbreviation":"N Engl J Med","author":[{"family":"Hoge","given":"Charles W."},{"family":"McGurk","given":"Dennis"},{"family":"Thomas","given":"Jeffrey L."},{"family":"Cox","given":"Anthony L."},{"family":"Engel","given":"Charles C."},{"family":"Castro","given":"Carl A."}],"issued":{"date-parts":[["2008"]]}}}],"schema":"https://github.com/citation-style-language/schema/raw/master/csl-citation.json"} </w:instrText>
      </w:r>
      <w:r w:rsidR="00F02C45">
        <w:fldChar w:fldCharType="separate"/>
      </w:r>
      <w:r w:rsidR="00F02C45" w:rsidRPr="00F02C45">
        <w:rPr>
          <w:rFonts w:cs="Arial"/>
        </w:rPr>
        <w:t>[5]</w:t>
      </w:r>
      <w:r w:rsidR="00F02C45">
        <w:fldChar w:fldCharType="end"/>
      </w:r>
      <w:r w:rsidR="008B4859">
        <w:t>.</w:t>
      </w:r>
      <w:r w:rsidR="0075174D">
        <w:t xml:space="preserve"> Finally, though sports- and military-related concussions receive much of the media coverage, the majority of diagnosed mild traumatic brain injuries are the result of motor vehicle accidents</w:t>
      </w:r>
      <w:r w:rsidR="00F02C45">
        <w:t xml:space="preserve"> </w:t>
      </w:r>
      <w:r w:rsidR="00F02C45">
        <w:fldChar w:fldCharType="begin"/>
      </w:r>
      <w:r w:rsidR="00F02C45">
        <w:instrText xml:space="preserve"> ADDIN ZOTERO_ITEM CSL_CITATION {"citationID":"a21d2jffi9s","properties":{"formattedCitation":"[1,6,7]","plainCitation":"[1,6,7]"},"citationItems":[{"id":14599,"uris":["http://zotero.org/users/1562642/items/P8GQMFH9"],"uri":["http://zotero.org/users/1562642/items/P8GQMFH9"],"itemData":{"id":14599,"type":"article-journal","title":"Incidence, risk factors and prevention of mild traumatic brain injury: results of the WHO Collaborating Centre Task Force on Mild Traumatic Brain Injury","container-title":"Journal of Rehabilitation Medicine","page":"28-60","issue":"43 Suppl","source":"PubMed","abstract":"OBJECTIVE: We undertook a best-evidence synthesis on the incidence, risk factors and prevention of mild traumatic brain injury.\nMETHODS: Medline, Cinahl, PsycINFO and Embase were searched for relevant articles. After screening 38,806 abstracts, we critically reviewed 169 studies on incidence, risk and prevention, and accepted 121 (72%).\nRESULTS: The accepted articles show that 70-90% of all treated brain injuries are mild, and the incidence of hospital-treated patients with mild traumatic brain injury is about 100-300/100,000 population. However, much mild traumatic brain injury is not treated at hospitals, and the true population-based rate is probably above 600/100,000. Mild traumatic brain injury is more common in males and in teenagers and young adults. Falls and motor-vehicle collisions are common causes.\nCONCLUSION: Strong evidence supports helmet use to prevent mild traumatic brain injury in motorcyclists and bicyclists. The mild traumatic brain injury literature is of varying quality, and the studies are very heterogeneous. Nevertheless, there is evidence that mild traumatic brain injury is an important public health problem, but we need more high-quality research into this area.","ISSN":"1650-1977","note":"PMID: 15083870","shortTitle":"Incidence, risk factors and prevention of mild traumatic brain injury","journalAbbreviation":"J Rehabil Med","language":"eng","author":[{"family":"Cassidy","given":"J. David"},{"family":"Carroll","given":"Linda J."},{"family":"Peloso","given":"Paul M."},{"family":"Borg","given":"Jörgen"},{"family":"Holst","given":"Hans","non-dropping-particle":"von"},{"family":"Holm","given":"Lena"},{"family":"Kraus","given":"Jess"},{"family":"Coronado","given":"Victor G."},{"literal":"WHO Collaborating Centre Task Force on Mild Traumatic Brain Injury"}],"issued":{"date-parts":[["2004",2]]}}},{"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09,"uris":["http://zotero.org/users/1562642/items/8EEIXMHM"],"uri":["http://zotero.org/users/1562642/items/8EEIXMHM"],"itemData":{"id":2709,"type":"book","title":"Traumatic Brain Injury in the United States: Emergency Department Visits, Hospitalizations and Deaths 2002-2006","publisher":"Centers for Disease Control and Prevention, National Center for Injury Prevention and Control","publisher-place":"Atlanta (GA)","source":"Google Scholar","event-place":"Atlanta (GA)","URL":"http://origin.glb.cdc.gov/traumaticbraininjury/pdf/blue_book.docx","author":[{"family":"Faul","given":"Mark"},{"family":"Xu","given":"Likang"},{"family":"Wald","given":"Marlena M."},{"family":"Coronado","given":"Victor G."}],"issued":{"date-parts":[["2010"]]},"accessed":{"date-parts":[["2015",4,25]]}}}],"schema":"https://github.com/citation-style-language/schema/raw/master/csl-citation.json"} </w:instrText>
      </w:r>
      <w:r w:rsidR="00F02C45">
        <w:fldChar w:fldCharType="separate"/>
      </w:r>
      <w:r w:rsidR="00F02C45" w:rsidRPr="00F02C45">
        <w:rPr>
          <w:rFonts w:cs="Arial"/>
        </w:rPr>
        <w:t>[1,6,7]</w:t>
      </w:r>
      <w:r w:rsidR="00F02C45">
        <w:fldChar w:fldCharType="end"/>
      </w:r>
      <w:r w:rsidR="0075174D">
        <w:t xml:space="preserve">. Therefore, concussions are not merely a sports and military issue, but one </w:t>
      </w:r>
      <w:r w:rsidR="00652903">
        <w:t>that</w:t>
      </w:r>
      <w:r w:rsidR="0075174D">
        <w:t xml:space="preserve"> affects all </w:t>
      </w:r>
      <w:ins w:id="12" w:author="Microsoft Office User" w:date="2017-07-24T23:04:00Z">
        <w:r w:rsidR="00B903F2">
          <w:t xml:space="preserve">members </w:t>
        </w:r>
      </w:ins>
      <w:del w:id="13" w:author="Microsoft Office User" w:date="2017-07-24T23:04:00Z">
        <w:r w:rsidR="0075174D" w:rsidDel="00B903F2">
          <w:delText xml:space="preserve">aspects </w:delText>
        </w:r>
      </w:del>
      <w:r w:rsidR="0075174D">
        <w:t>of</w:t>
      </w:r>
      <w:r w:rsidR="00D708DD">
        <w:t xml:space="preserve"> </w:t>
      </w:r>
      <w:del w:id="14" w:author="Microsoft Office User" w:date="2017-07-24T23:04:00Z">
        <w:r w:rsidR="00D708DD" w:rsidDel="00B903F2">
          <w:delText>global</w:delText>
        </w:r>
        <w:r w:rsidR="0075174D" w:rsidDel="00B903F2">
          <w:delText xml:space="preserve"> </w:delText>
        </w:r>
      </w:del>
      <w:r w:rsidR="0075174D">
        <w:t>society.</w:t>
      </w:r>
    </w:p>
    <w:p w14:paraId="53B3326A" w14:textId="245EE18E" w:rsidR="00D708DD"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F02C45">
        <w:instrText xml:space="preserve"> ADDIN ZOTERO_ITEM CSL_CITATION {"citationID":"a1aahv3vbfd","properties":{"formattedCitation":"[8,9]","plainCitation":"[8,9]"},"citationItems":[{"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F02C45" w:rsidRPr="00F02C45">
        <w:rPr>
          <w:rFonts w:cs="Arial"/>
        </w:rPr>
        <w:t>[8,9]</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individuals from numerous cultural and linguistic backgrounds </w:t>
      </w:r>
      <w:r w:rsidR="0074189B">
        <w:t>are</w:t>
      </w:r>
      <w:r w:rsidR="003E55A6">
        <w:t xml:space="preserve"> at risk for </w:t>
      </w:r>
      <w:r w:rsidR="003E55A6">
        <w:lastRenderedPageBreak/>
        <w:t>concussion</w:t>
      </w:r>
      <w:r w:rsidR="0075174D">
        <w:t>s</w:t>
      </w:r>
      <w:r w:rsidR="003E55A6">
        <w:t>, the 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in these domains</w:t>
      </w:r>
      <w:r w:rsidR="003E55A6">
        <w:t xml:space="preserve"> </w:t>
      </w:r>
      <w:r w:rsidR="00DC7AE8">
        <w:t>is imperative</w:t>
      </w:r>
      <w:r w:rsidR="0075174D">
        <w:t>.</w:t>
      </w:r>
    </w:p>
    <w:p w14:paraId="6ABB2F26" w14:textId="0686CE27" w:rsidR="008346E8" w:rsidRDefault="00D708DD" w:rsidP="005025B5">
      <w:pPr>
        <w:spacing w:line="480" w:lineRule="auto"/>
        <w:ind w:firstLine="720"/>
      </w:pPr>
      <w:r>
        <w:t>This is especially true for neurocognitive testing in light of several facts. First, many commonly utilized neurocognitive tests were developed for, and validated on, White, English-speaking individuals in the United States</w:t>
      </w:r>
      <w:r w:rsidR="00FF4508">
        <w:t xml:space="preserve"> </w:t>
      </w:r>
      <w:r w:rsidR="00FF4508">
        <w:fldChar w:fldCharType="begin"/>
      </w:r>
      <w:r w:rsidR="00F02C45">
        <w:instrText xml:space="preserve"> ADDIN ZOTERO_ITEM CSL_CITATION {"citationID":"zlEM71aF","properties":{"formattedCitation":"[10,11]","plainCitation":"[10,11]"},"citationItems":[{"id":14535,"uris":["http://zotero.org/users/1562642/items/I7869SEV"],"uri":["http://zotero.org/users/1562642/items/I7869SEV"],"itemData":{"id":14535,"type":"article-journal","title":"Future directions in neuropsychological assessment with African Americans","container-title":"Minority and cross-cultural aspects of neuropsychological assessment","page":"79–96","source":"Google Scholar","author":[{"family":"Manly","given":"Jennifer J."},{"family":"Jacobs","given":"Diane M."},{"family":"Ferraro","given":"F. R."}],"issued":{"date-parts":[["200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schema":"https://github.com/citation-style-language/schema/raw/master/csl-citation.json"} </w:instrText>
      </w:r>
      <w:r w:rsidR="00FF4508">
        <w:fldChar w:fldCharType="separate"/>
      </w:r>
      <w:r w:rsidR="00F02C45" w:rsidRPr="00F02C45">
        <w:rPr>
          <w:rFonts w:cs="Arial"/>
        </w:rPr>
        <w:t>[10,11]</w:t>
      </w:r>
      <w:r w:rsidR="00FF4508">
        <w:fldChar w:fldCharType="end"/>
      </w:r>
      <w:r>
        <w:t xml:space="preserve">. </w:t>
      </w:r>
      <w:commentRangeStart w:id="15"/>
      <w:r>
        <w:t xml:space="preserve">As such, test performance by other racial, cultural, and ethnic groups may differ from </w:t>
      </w:r>
      <w:r w:rsidR="009F4D02">
        <w:t xml:space="preserve">the expected outcomes based on original </w:t>
      </w:r>
      <w:r>
        <w:t>validat</w:t>
      </w:r>
      <w:r w:rsidR="009F4D02">
        <w:t>ion</w:t>
      </w:r>
      <w:r>
        <w:t xml:space="preserve"> and </w:t>
      </w:r>
      <w:r w:rsidR="00CF4E94">
        <w:t>norms</w:t>
      </w:r>
      <w:r>
        <w:t xml:space="preserve"> for reasons other than cognitive impairment, such as education</w:t>
      </w:r>
      <w:r w:rsidR="009F70B1">
        <w:t xml:space="preserve">, </w:t>
      </w:r>
      <w:r>
        <w:t>cultural salience</w:t>
      </w:r>
      <w:r w:rsidR="009F70B1">
        <w:t>, and acculturation</w:t>
      </w:r>
      <w:r w:rsidR="00FF4508">
        <w:t xml:space="preserve"> </w:t>
      </w:r>
      <w:r w:rsidR="00FF4508">
        <w:fldChar w:fldCharType="begin"/>
      </w:r>
      <w:r w:rsidR="00F02C45">
        <w:instrText xml:space="preserve"> ADDIN ZOTERO_ITEM CSL_CITATION {"citationID":"Qk78nr6s","properties":{"formattedCitation":"{\\rtf [12\\uc0\\u8211{}14]}","plainCitation":"[12–14]"},"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schema":"https://github.com/citation-style-language/schema/raw/master/csl-citation.json"} </w:instrText>
      </w:r>
      <w:r w:rsidR="00FF4508">
        <w:fldChar w:fldCharType="separate"/>
      </w:r>
      <w:r w:rsidR="00F02C45" w:rsidRPr="00F02C45">
        <w:rPr>
          <w:rFonts w:cs="Arial"/>
          <w:szCs w:val="24"/>
        </w:rPr>
        <w:t>[12–14]</w:t>
      </w:r>
      <w:r w:rsidR="00FF4508">
        <w:fldChar w:fldCharType="end"/>
      </w:r>
      <w:r>
        <w:t>.</w:t>
      </w:r>
      <w:r w:rsidR="00FF4508">
        <w:t xml:space="preserve"> </w:t>
      </w:r>
      <w:commentRangeEnd w:id="15"/>
      <w:r w:rsidR="00B903F2">
        <w:rPr>
          <w:rStyle w:val="CommentReference"/>
        </w:rPr>
        <w:commentReference w:id="15"/>
      </w:r>
      <w:r w:rsidR="00FF4508">
        <w:t xml:space="preserve">Consequently, there is reasonable evidence indicating that </w:t>
      </w:r>
      <w:del w:id="16" w:author="Microsoft Office User" w:date="2017-07-24T23:07:00Z">
        <w:r w:rsidR="00FF4508" w:rsidDel="001749C6">
          <w:delText xml:space="preserve">cross-cultural applications of </w:delText>
        </w:r>
      </w:del>
      <w:r w:rsidR="00FF4508">
        <w:t xml:space="preserve">neuropsychological tests contain cultural biases </w:t>
      </w:r>
      <w:r w:rsidR="009F4D02">
        <w:fldChar w:fldCharType="begin"/>
      </w:r>
      <w:r w:rsidR="00F02C45">
        <w:instrText xml:space="preserve"> ADDIN ZOTERO_ITEM CSL_CITATION {"citationID":"Mec8zdL5","properties":{"formattedCitation":"[12,13,15,16]","plainCitation":"[12,13,15,16]"},"citationItems":[{"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schema":"https://github.com/citation-style-language/schema/raw/master/csl-citation.json"} </w:instrText>
      </w:r>
      <w:r w:rsidR="009F4D02">
        <w:fldChar w:fldCharType="separate"/>
      </w:r>
      <w:r w:rsidR="00F02C45" w:rsidRPr="00F02C45">
        <w:rPr>
          <w:rFonts w:cs="Arial"/>
        </w:rPr>
        <w:t>[12,13,15,16]</w:t>
      </w:r>
      <w:r w:rsidR="009F4D02">
        <w:fldChar w:fldCharType="end"/>
      </w:r>
      <w:r w:rsidR="00FF4508">
        <w:t>, resulting in</w:t>
      </w:r>
      <w:r w:rsidR="009F70B1">
        <w:t xml:space="preserve"> potential</w:t>
      </w:r>
      <w:r w:rsidR="00FF4508">
        <w:t xml:space="preserve"> misdiagnoses</w:t>
      </w:r>
      <w:r w:rsidR="009F70B1">
        <w:t xml:space="preserve"> </w:t>
      </w:r>
      <w:r w:rsidR="009F70B1">
        <w:fldChar w:fldCharType="begin"/>
      </w:r>
      <w:r w:rsidR="00F02C45">
        <w:instrText xml:space="preserve"> ADDIN ZOTERO_ITEM CSL_CITATION {"citationID":"Jj7eefBp","properties":{"formattedCitation":"{\\rtf [17\\uc0\\u8211{}20]}","plainCitation":"[17–20]"},"citationItems":[{"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schema":"https://github.com/citation-style-language/schema/raw/master/csl-citation.json"} </w:instrText>
      </w:r>
      <w:r w:rsidR="009F70B1">
        <w:fldChar w:fldCharType="separate"/>
      </w:r>
      <w:r w:rsidR="00F02C45" w:rsidRPr="00F02C45">
        <w:rPr>
          <w:rFonts w:cs="Arial"/>
          <w:szCs w:val="24"/>
        </w:rPr>
        <w:t>[17–20]</w:t>
      </w:r>
      <w:r w:rsidR="009F70B1">
        <w:fldChar w:fldCharType="end"/>
      </w:r>
      <w:r w:rsidR="00FF4508">
        <w:t xml:space="preserve">. </w:t>
      </w:r>
      <w:r w:rsidR="00CF4E94">
        <w:t>These issues are further e</w:t>
      </w:r>
      <w:ins w:id="17" w:author="Microsoft Office User" w:date="2017-07-24T23:09:00Z">
        <w:r w:rsidR="00423730">
          <w:t>xacerbated</w:t>
        </w:r>
      </w:ins>
      <w:del w:id="18" w:author="Microsoft Office User" w:date="2017-07-24T23:09:00Z">
        <w:r w:rsidR="00CF4E94" w:rsidDel="00423730">
          <w:delText>choed</w:delText>
        </w:r>
      </w:del>
      <w:r w:rsidR="00CF4E94">
        <w:t xml:space="preserve"> when considering the</w:t>
      </w:r>
      <w:ins w:id="19" w:author="Microsoft Office User" w:date="2017-07-24T23:09:00Z">
        <w:r w:rsidR="00423730">
          <w:t xml:space="preserve"> difficultites </w:t>
        </w:r>
      </w:ins>
      <w:r w:rsidR="00CF4E94">
        <w:t xml:space="preserve"> </w:t>
      </w:r>
      <w:ins w:id="20" w:author="Microsoft Office User" w:date="2017-07-24T23:09:00Z">
        <w:r w:rsidR="00423730">
          <w:t xml:space="preserve">that might also arise when examiners do not share a language with their client </w:t>
        </w:r>
      </w:ins>
      <w:del w:id="21" w:author="Microsoft Office User" w:date="2017-07-24T23:09:00Z">
        <w:r w:rsidR="00CF4E94" w:rsidDel="00423730">
          <w:delText>linguistic background of the individual</w:delText>
        </w:r>
      </w:del>
      <w:r w:rsidR="00CF4E94">
        <w:t xml:space="preserve"> </w:t>
      </w:r>
      <w:r w:rsidR="00CF4E94">
        <w:fldChar w:fldCharType="begin"/>
      </w:r>
      <w:r w:rsidR="00F02C45">
        <w:instrText xml:space="preserve"> ADDIN ZOTERO_ITEM CSL_CITATION {"citationID":"D60XHosD","properties":{"formattedCitation":"{\\rtf [12,14,20\\uc0\\u8211{}22]}","plainCitation":"[12,14,20–22]"},"citationItems":[{"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86,"uris":["http://zotero.org/users/1562642/items/6HFVNDCQ"],"uri":["http://zotero.org/users/1562642/items/6HFVNDCQ"],"itemData":{"id":14586,"type":"chapter","title":"The assessment of the Hispanic child","container-title":"Handbook of clinical child neuropsychology","publisher":"Springer","page":"401–424","source":"Google Scholar","URL":"http://link.springer.com/chapter/10.1007/978-0-387-78867-8_18","author":[{"family":"Candelaria","given":"Margo A."},{"family":"Llorente","given":"Antolin M."}],"issued":{"date-parts":[["2009"]]}}},{"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schema":"https://github.com/citation-style-language/schema/raw/master/csl-citation.json"} </w:instrText>
      </w:r>
      <w:r w:rsidR="00CF4E94">
        <w:fldChar w:fldCharType="separate"/>
      </w:r>
      <w:r w:rsidR="00F02C45" w:rsidRPr="00F02C45">
        <w:rPr>
          <w:rFonts w:cs="Arial"/>
          <w:szCs w:val="24"/>
        </w:rPr>
        <w:t>[12,14,20–22]</w:t>
      </w:r>
      <w:r w:rsidR="00CF4E94">
        <w:fldChar w:fldCharType="end"/>
      </w:r>
      <w:r w:rsidR="00CF4E94">
        <w:t>. Finally</w:t>
      </w:r>
      <w:r>
        <w:t>, global immigration trends indicate that</w:t>
      </w:r>
      <w:r w:rsidR="00FF4508">
        <w:t>, as of 2015,</w:t>
      </w:r>
      <w:r>
        <w:t xml:space="preserve"> 244 million</w:t>
      </w:r>
      <w:r w:rsidR="00FF4508">
        <w:t xml:space="preserve"> individuals worldwide reside outside their country of birth.</w:t>
      </w:r>
      <w:r w:rsidR="00CF4E94">
        <w:t xml:space="preserve"> Th</w:t>
      </w:r>
      <w:r w:rsidR="00D25272">
        <w:t xml:space="preserve">us, in both research and clinical practice, the issue of cross-cultural neuropsychological testing is one </w:t>
      </w:r>
      <w:r w:rsidR="00652903">
        <w:t>that</w:t>
      </w:r>
      <w:r w:rsidR="00D25272">
        <w:t xml:space="preserve"> potentially affects clinicians, patients, and participants regardless of the country in which testing occurs.</w:t>
      </w:r>
    </w:p>
    <w:p w14:paraId="2A0CA96F" w14:textId="1B821657" w:rsidR="0074095B" w:rsidRPr="0074095B" w:rsidRDefault="002D2328" w:rsidP="005025B5">
      <w:pPr>
        <w:spacing w:line="480" w:lineRule="auto"/>
        <w:jc w:val="center"/>
        <w:rPr>
          <w:b/>
        </w:rPr>
      </w:pPr>
      <w:r>
        <w:rPr>
          <w:b/>
        </w:rPr>
        <w:t>Purpose and O</w:t>
      </w:r>
      <w:r w:rsidR="0074095B">
        <w:rPr>
          <w:b/>
        </w:rPr>
        <w:t>rganization</w:t>
      </w:r>
    </w:p>
    <w:p w14:paraId="42CCDEFE" w14:textId="2A256E15"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w:t>
      </w:r>
      <w:r>
        <w:lastRenderedPageBreak/>
        <w:t xml:space="preserve">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98BC47E" w:rsidR="0074095B" w:rsidRPr="0074095B" w:rsidRDefault="00E943EB" w:rsidP="005025B5">
      <w:pPr>
        <w:spacing w:line="480" w:lineRule="auto"/>
        <w:jc w:val="center"/>
        <w:rPr>
          <w:b/>
        </w:rPr>
      </w:pPr>
      <w:r>
        <w:rPr>
          <w:b/>
        </w:rPr>
        <w:t>Concussion O</w:t>
      </w:r>
      <w:r w:rsidR="0074095B">
        <w:rPr>
          <w:b/>
        </w:rPr>
        <w:t>verview</w:t>
      </w:r>
    </w:p>
    <w:p w14:paraId="5D495A05" w14:textId="039FD82B" w:rsidR="00553F53" w:rsidRDefault="00553F53" w:rsidP="005025B5">
      <w:pPr>
        <w:spacing w:line="480" w:lineRule="auto"/>
        <w:ind w:firstLine="720"/>
      </w:pPr>
      <w:r>
        <w:t xml:space="preserve">Concussions are a consequence of direct </w:t>
      </w:r>
      <w:r w:rsidR="008F47AB">
        <w:t xml:space="preserve">forces </w:t>
      </w:r>
      <w:r>
        <w:t>(</w:t>
      </w:r>
      <w:r w:rsidR="008F47AB">
        <w:t xml:space="preserve">applied </w:t>
      </w:r>
      <w:r>
        <w:t xml:space="preserve">to the head itself) or indirect </w:t>
      </w:r>
      <w:r w:rsidR="008F47AB">
        <w:t xml:space="preserve">forces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disruption of brain function </w:t>
      </w:r>
      <w:r>
        <w:fldChar w:fldCharType="begin"/>
      </w:r>
      <w:r w:rsidR="00F02C45">
        <w:instrText xml:space="preserve"> ADDIN ZOTERO_ITEM CSL_CITATION {"citationID":"lf58qfvbn","properties":{"formattedCitation":"[8,23,24]","plainCitation":"[8,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F02C45" w:rsidRPr="00F02C45">
        <w:rPr>
          <w:rFonts w:cs="Arial"/>
        </w:rPr>
        <w:t>[8,23,24]</w:t>
      </w:r>
      <w:r>
        <w:fldChar w:fldCharType="end"/>
      </w:r>
      <w:r>
        <w:t xml:space="preserve">. Broadly, these disruptions include impairments or changes in cognitive status, behavior, balance, sleep and the presence of somatic symptoms (headache, photo- and phonosensitivity, nausea and vomiting, loss of consciousness) </w:t>
      </w:r>
      <w:r>
        <w:fldChar w:fldCharType="begin"/>
      </w:r>
      <w:r w:rsidR="00F02C45">
        <w:instrText xml:space="preserve"> ADDIN ZOTERO_ITEM CSL_CITATION {"citationID":"R6ZkJXB9","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F02C45" w:rsidRPr="00F02C45">
        <w:rPr>
          <w:rFonts w:cs="Arial"/>
        </w:rPr>
        <w:t>[8,9,23,24]</w:t>
      </w:r>
      <w:r>
        <w:fldChar w:fldCharType="end"/>
      </w:r>
      <w:r w:rsidR="00461A4E">
        <w:t xml:space="preserve">. These symptoms </w:t>
      </w:r>
      <w:r w:rsidR="00414C6E">
        <w:t xml:space="preserve">often </w:t>
      </w:r>
      <w:r w:rsidR="00461A4E">
        <w:t xml:space="preserve">present uniquely </w:t>
      </w:r>
      <w:r w:rsidR="00414C6E">
        <w:t xml:space="preserve">between </w:t>
      </w:r>
      <w:r w:rsidR="00461A4E">
        <w:t>individual</w:t>
      </w:r>
      <w:r w:rsidR="00414C6E">
        <w:t>s, such that the same incident can yield a number of severe symptoms in some and seemingly no symptoms in others</w:t>
      </w:r>
      <w:r w:rsidR="00461A4E">
        <w:t xml:space="preserve">. However, </w:t>
      </w:r>
      <w:r w:rsidR="0075174D">
        <w:t>many</w:t>
      </w:r>
      <w:r w:rsidR="00461A4E">
        <w:t xml:space="preserve"> of </w:t>
      </w:r>
      <w:r w:rsidR="002D4C5F">
        <w:t xml:space="preserve">the </w:t>
      </w:r>
      <w:r w:rsidR="00461A4E">
        <w:t xml:space="preserve">symptoms </w:t>
      </w:r>
      <w:r w:rsidR="000B3448">
        <w:t>that</w:t>
      </w:r>
      <w:r w:rsidR="00461A4E">
        <w:t xml:space="preserve"> most commonly occur (headache, dizzine</w:t>
      </w:r>
      <w:r w:rsidR="000B3448">
        <w:t xml:space="preserve">ss, neurocognitive impairment) </w:t>
      </w:r>
      <w:r w:rsidR="00461A4E">
        <w:t xml:space="preserve">are generally associated with concussions regardless of the individual.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38689719" w:rsidR="00974E3B" w:rsidRDefault="00414C6E" w:rsidP="005025B5">
      <w:pPr>
        <w:spacing w:line="480" w:lineRule="auto"/>
        <w:ind w:firstLine="720"/>
      </w:pPr>
      <w:r>
        <w:t>To further confound this issue, concussion</w:t>
      </w:r>
      <w:r w:rsidR="00681BB2">
        <w:t xml:space="preserve"> is</w:t>
      </w:r>
      <w:r w:rsidR="00974E3B">
        <w:t xml:space="preserve"> </w:t>
      </w:r>
      <w:r w:rsidR="0075174D">
        <w:t xml:space="preserve">a </w:t>
      </w:r>
      <w:r w:rsidR="00974E3B">
        <w:t xml:space="preserve">clinical </w:t>
      </w:r>
      <w:r w:rsidR="0075174D">
        <w:t xml:space="preserve">diagnosis </w:t>
      </w:r>
      <w:r w:rsidR="00F263FB">
        <w:fldChar w:fldCharType="begin"/>
      </w:r>
      <w:r w:rsidR="00F02C45">
        <w:instrText xml:space="preserve"> ADDIN ZOTERO_ITEM CSL_CITATION {"citationID":"ga2p1sDI","properties":{"formattedCitation":"[8,9,23,24]","plainCitation":"[8,9,23,24]"},"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F02C45" w:rsidRPr="00F02C45">
        <w:rPr>
          <w:rFonts w:cs="Arial"/>
        </w:rPr>
        <w:t>[8,9,23,24]</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F02C45">
        <w:instrText xml:space="preserve"> ADDIN ZOTERO_ITEM CSL_CITATION {"citationID":"2fuan78ro3","properties":{"formattedCitation":"[8,25]","plainCitation":"[8,25]"},"citationItems":[{"id":126,"uris":["http://zotero.org/users/1562642/items/H6J93M2T"],"uri":["http://zotero.org/users/1562642/items/H6J93M2T"],"itemData":{"id":126,"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F02C45" w:rsidRPr="00F02C45">
        <w:rPr>
          <w:rFonts w:cs="Arial"/>
        </w:rPr>
        <w:t>[8,25]</w:t>
      </w:r>
      <w:r w:rsidR="00F263FB">
        <w:fldChar w:fldCharType="end"/>
      </w:r>
      <w:r w:rsidR="00974E3B">
        <w:t xml:space="preserve">. Accordingly, </w:t>
      </w:r>
      <w:r w:rsidR="006552CA">
        <w:t xml:space="preserve">injury mechanism, </w:t>
      </w:r>
      <w:r w:rsidR="00974E3B">
        <w:t xml:space="preserve">clinical </w:t>
      </w:r>
      <w:r w:rsidR="006552CA">
        <w:t xml:space="preserve">presentation </w:t>
      </w:r>
      <w:r w:rsidR="00974E3B">
        <w:t>and</w:t>
      </w:r>
      <w:r w:rsidR="006552CA">
        <w:t xml:space="preserve"> formal</w:t>
      </w:r>
      <w:r w:rsidR="00974E3B">
        <w:t xml:space="preserve"> testing are the</w:t>
      </w:r>
      <w:r w:rsidR="00F02C45">
        <w:t xml:space="preserve"> current</w:t>
      </w:r>
      <w:r w:rsidR="00974E3B">
        <w:t xml:space="preserve"> centerpiece</w:t>
      </w:r>
      <w:r>
        <w:t>s</w:t>
      </w:r>
      <w:r w:rsidR="00974E3B">
        <w:t xml:space="preserve"> of the concussion diagnosis</w:t>
      </w:r>
      <w:r w:rsidR="006552CA">
        <w:t xml:space="preserve"> </w:t>
      </w:r>
      <w:r w:rsidR="006552CA">
        <w:fldChar w:fldCharType="begin"/>
      </w:r>
      <w:r w:rsidR="00F02C45">
        <w:instrText xml:space="preserve"> ADDIN ZOTERO_ITEM CSL_CITATION {"citationID":"a2dnk6a06ae","properties":{"formattedCitation":"[8,23,26,27]","plainCitation":"[8,23,26,27]"},"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2726,"uris":["http://zotero.org/users/1562642/items/BHD39TW4"],"uri":["http://zotero.org/users/1562642/items/BHD39TW4"],"itemData":{"id":2726,"type":"article-journal","title":"American Medical Society for Sports Medicine position statement: concussion in sport","container-title":"British Journal of Sports Medicine","page":"15-26","volume":"47","issue":"1","source":"NCBI PubMed","abstract":"PURPOSE OF THE STATEMENT: </w:instrText>
      </w:r>
      <w:r w:rsidR="00F02C45">
        <w:rPr>
          <w:rFonts w:ascii="Consolas" w:hAnsi="Consolas" w:cs="Consolas"/>
        </w:rPr>
        <w:instrText>▸</w:instrText>
      </w:r>
      <w:r w:rsidR="00F02C45">
        <w:instrText xml:space="preserve"> To provide an evidence-based, best practises summary to assist physicians with the evaluation and management of sports concussion. </w:instrText>
      </w:r>
      <w:r w:rsidR="00F02C45">
        <w:rPr>
          <w:rFonts w:ascii="Consolas" w:hAnsi="Consolas" w:cs="Consolas"/>
        </w:rPr>
        <w:instrText>▸</w:instrText>
      </w:r>
      <w:r w:rsidR="00F02C45">
        <w:instrText xml:space="preserve"> To establish the level of evidence, knowledge gaps and areas requiring additional research.\nIMPORTANCE OF AN AMSSM STATEMENT: </w:instrText>
      </w:r>
      <w:r w:rsidR="00F02C45">
        <w:rPr>
          <w:rFonts w:ascii="Consolas" w:hAnsi="Consolas" w:cs="Consolas"/>
        </w:rPr>
        <w:instrText>▸</w:instrText>
      </w:r>
      <w:r w:rsidR="00F02C45">
        <w:instrText xml:space="preserve"> Sports medicine physicians are frequently involved in the care of patients with sports concussion. </w:instrText>
      </w:r>
      <w:r w:rsidR="00F02C45">
        <w:rPr>
          <w:rFonts w:ascii="Consolas" w:hAnsi="Consolas" w:cs="Consolas"/>
        </w:rPr>
        <w:instrText>▸</w:instrText>
      </w:r>
      <w:r w:rsidR="00F02C45">
        <w:instrText xml:space="preserve"> Sports medicine physicians are specifically trained to provide care along the continuum of sports concussion from the acute injury to return-to-play (RTP) decisions. </w:instrText>
      </w:r>
      <w:r w:rsidR="00F02C45">
        <w:rPr>
          <w:rFonts w:ascii="Consolas" w:hAnsi="Consolas" w:cs="Consolas"/>
        </w:rPr>
        <w:instrText>▸</w:instrText>
      </w:r>
      <w:r w:rsidR="00F02C45">
        <w:instrText xml:space="preserve"> The care of athletes with sports concussion is ideally performed by healthcare professionals with specific training and experience in the assessment and management of concussion. Competence should be determined by training and experience, not dictated by specialty. </w:instrText>
      </w:r>
      <w:r w:rsidR="00F02C45">
        <w:rPr>
          <w:rFonts w:ascii="Consolas" w:hAnsi="Consolas" w:cs="Consolas"/>
        </w:rPr>
        <w:instrText>▸</w:instrText>
      </w:r>
      <w:r w:rsidR="00F02C45">
        <w:instrText xml:space="preserve"> While this statement is directed towards sports medicine physicians, it may also assist other physicians and healthcare professionals in the care of patients with sports concussion.\nDEFINITION: </w:instrText>
      </w:r>
      <w:r w:rsidR="00F02C45">
        <w:rPr>
          <w:rFonts w:ascii="Consolas" w:hAnsi="Consolas" w:cs="Consolas"/>
        </w:rPr>
        <w:instrText>▸</w:instrText>
      </w:r>
      <w:r w:rsidR="00F02C45">
        <w:instrText xml:space="preserve"> Concussion is defined as a traumatically induced transient disturbance of brain function and involves a complex pathophysiological process. Concussion is a subset of mild traumatic brain injury (MTBI) which is generally self-limited and at the less-severe end of the brain injury spectrum.\nPATHOPHYSIOLOGY: </w:instrText>
      </w:r>
      <w:r w:rsidR="00F02C45">
        <w:rPr>
          <w:rFonts w:ascii="Consolas" w:hAnsi="Consolas" w:cs="Consolas"/>
        </w:rPr>
        <w:instrText>▸</w:instrText>
      </w:r>
      <w:r w:rsidR="00F02C45">
        <w:instrText xml:space="preserve"> Animal and human studies support the concept of postconcussive vulnerability, showing that a second blow before the brain has recovered results in worsening metabolic changes within the cell. </w:instrText>
      </w:r>
      <w:r w:rsidR="00F02C45">
        <w:rPr>
          <w:rFonts w:ascii="Consolas" w:hAnsi="Consolas" w:cs="Consolas"/>
        </w:rPr>
        <w:instrText>▸</w:instrText>
      </w:r>
      <w:r w:rsidR="00F02C45">
        <w:instrText xml:space="preserve"> Experimental evidence suggests the concussed brain is less responsive to usual neural activation and when premature cognitive or physical activity occurs before complete recovery the brain may be vulnerable to prolonged dysfunction.\nINCIDENCE: </w:instrText>
      </w:r>
      <w:r w:rsidR="00F02C45">
        <w:rPr>
          <w:rFonts w:ascii="Consolas" w:hAnsi="Consolas" w:cs="Consolas"/>
        </w:rPr>
        <w:instrText>▸</w:instrText>
      </w:r>
      <w:r w:rsidR="00F02C45">
        <w:instrText xml:space="preserve"> It is estimated that as many as 3.8 million concussions occur in the USA per year during competitive sports and recreational activities; however, as many as 50% of the concussions may go unreported. </w:instrText>
      </w:r>
      <w:r w:rsidR="00F02C45">
        <w:rPr>
          <w:rFonts w:ascii="Consolas" w:hAnsi="Consolas" w:cs="Consolas"/>
        </w:rPr>
        <w:instrText>▸</w:instrText>
      </w:r>
      <w:r w:rsidR="00F02C45">
        <w:instrText xml:space="preserve"> Concussions occur in all sports with the highest incidence in football, hockey, rugby, soccer and basketball. RISK FACTORS FOR SPORT-RELATED CONCUSSION: </w:instrText>
      </w:r>
      <w:r w:rsidR="00F02C45">
        <w:rPr>
          <w:rFonts w:ascii="Consolas" w:hAnsi="Consolas" w:cs="Consolas"/>
        </w:rPr>
        <w:instrText>▸</w:instrText>
      </w:r>
      <w:r w:rsidR="00F02C45">
        <w:instrText xml:space="preserve"> A history of concussion is associated with a higher risk of sustaining another concussion. </w:instrText>
      </w:r>
      <w:r w:rsidR="00F02C45">
        <w:rPr>
          <w:rFonts w:ascii="Consolas" w:hAnsi="Consolas" w:cs="Consolas"/>
        </w:rPr>
        <w:instrText>▸</w:instrText>
      </w:r>
      <w:r w:rsidR="00F02C45">
        <w:instrText xml:space="preserve"> A greater number, severity and duration of symptoms after a concussion are predictors of a prolonged recovery. </w:instrText>
      </w:r>
      <w:r w:rsidR="00F02C45">
        <w:rPr>
          <w:rFonts w:ascii="Consolas" w:hAnsi="Consolas" w:cs="Consolas"/>
        </w:rPr>
        <w:instrText>▸</w:instrText>
      </w:r>
      <w:r w:rsidR="00F02C45">
        <w:instrText xml:space="preserve"> In sports with similar playing rules, the reported incidence of concussion is higher in female athletes than in male athletes. </w:instrText>
      </w:r>
      <w:r w:rsidR="00F02C45">
        <w:rPr>
          <w:rFonts w:ascii="Consolas" w:hAnsi="Consolas" w:cs="Consolas"/>
        </w:rPr>
        <w:instrText>▸</w:instrText>
      </w:r>
      <w:r w:rsidR="00F02C45">
        <w:instrText xml:space="preserve"> Certain sports, positions and individual playing styles have a greater risk of concussion. </w:instrText>
      </w:r>
      <w:r w:rsidR="00F02C45">
        <w:rPr>
          <w:rFonts w:ascii="Consolas" w:hAnsi="Consolas" w:cs="Consolas"/>
        </w:rPr>
        <w:instrText>▸</w:instrText>
      </w:r>
      <w:r w:rsidR="00F02C45">
        <w:instrText xml:space="preserve"> Youth athletes may have a more prolonged recovery and are more susceptible to a concussion accompanied by a catastrophic injury. </w:instrText>
      </w:r>
      <w:r w:rsidR="00F02C45">
        <w:rPr>
          <w:rFonts w:ascii="Consolas" w:hAnsi="Consolas" w:cs="Consolas"/>
        </w:rPr>
        <w:instrText>▸</w:instrText>
      </w:r>
      <w:r w:rsidR="00F02C45">
        <w:instrText xml:space="preserve"> Preinjury mood disorders, learning disorders, attention-deficit disorders (ADD/ADHD) and migraine headaches complicate diagnosis and management of a concussion.\nDIAGNOSIS OF CONCUSSION: </w:instrText>
      </w:r>
      <w:r w:rsidR="00F02C45">
        <w:rPr>
          <w:rFonts w:ascii="Consolas" w:hAnsi="Consolas" w:cs="Consolas"/>
        </w:rPr>
        <w:instrText>▸</w:instrText>
      </w:r>
      <w:r w:rsidR="00F02C45">
        <w:instrText xml:space="preserve"> Concussion remains a clinical diagnosis ideally made by a healthcare provider familiar with the athlete and knowledgeable in the recognition and evaluation of concussion. </w:instrText>
      </w:r>
      <w:r w:rsidR="00F02C45">
        <w:rPr>
          <w:rFonts w:ascii="Consolas" w:hAnsi="Consolas" w:cs="Consolas"/>
        </w:rPr>
        <w:instrText>▸</w:instrText>
      </w:r>
      <w:r w:rsidR="00F02C45">
        <w:instrText xml:space="preserve"> Graded symptom checklists provide an objective tool for assessing a variety of symptoms related to concussions, while also tracking the severity of those symptoms over serial evaluations. </w:instrText>
      </w:r>
      <w:r w:rsidR="00F02C45">
        <w:rPr>
          <w:rFonts w:ascii="Consolas" w:hAnsi="Consolas" w:cs="Consolas"/>
        </w:rPr>
        <w:instrText>▸</w:instrText>
      </w:r>
      <w:r w:rsidR="00F02C45">
        <w:instrText xml:space="preserve"> Standardised assessment tools provide a helpful structure for the evaluation of concussion, although limited validation of these assessment tools is available.\nSIDELINE EVALUATION AND MANAGEMENT: </w:instrText>
      </w:r>
      <w:r w:rsidR="00F02C45">
        <w:rPr>
          <w:rFonts w:ascii="Consolas" w:hAnsi="Consolas" w:cs="Consolas"/>
        </w:rPr>
        <w:instrText>▸</w:instrText>
      </w:r>
      <w:r w:rsidR="00F02C45">
        <w:instrText xml:space="preserve"> Any athlete suspected of having a concussion should be stopped from playing and assessed by a licenced healthcare provider trained in the evaluation and management of concussions. </w:instrText>
      </w:r>
      <w:r w:rsidR="00F02C45">
        <w:rPr>
          <w:rFonts w:ascii="Consolas" w:hAnsi="Consolas" w:cs="Consolas"/>
        </w:rPr>
        <w:instrText>▸</w:instrText>
      </w:r>
      <w:r w:rsidR="00F02C45">
        <w:instrText xml:space="preserve"> Recognition and initial assessment of a concussion should be guided by a symptoms checklist, cognitive evaluation (including orientation, past and immediate memory, new learning and concentration), balance tests and further neurological physical examination. </w:instrText>
      </w:r>
      <w:r w:rsidR="00F02C45">
        <w:rPr>
          <w:rFonts w:ascii="Consolas" w:hAnsi="Consolas" w:cs="Consolas"/>
        </w:rPr>
        <w:instrText>▸</w:instrText>
      </w:r>
      <w:r w:rsidR="00F02C45">
        <w:instrText xml:space="preserve"> While standardised sideline tests are a useful framework for examination, the sensitivity, specificity, validity and reliability of these tests among different age groups, cultural groups and settings is largely undefined. Their practical usefulness with or without an individual baseline test is also largely unknown. </w:instrText>
      </w:r>
      <w:r w:rsidR="00F02C45">
        <w:rPr>
          <w:rFonts w:ascii="Consolas" w:hAnsi="Consolas" w:cs="Consolas"/>
        </w:rPr>
        <w:instrText>▸</w:instrText>
      </w:r>
      <w:r w:rsidR="00F02C45">
        <w:instrText xml:space="preserve"> Balance disturbance is a specific indicator of a concussion, but not very sensitive. Balance testing on the sideline may be substantially different than baseline tests because of differences in shoe/cleat-type or surface, use of ankle tape or braces, or the presence of other lower extremity injury. </w:instrText>
      </w:r>
      <w:r w:rsidR="00F02C45">
        <w:rPr>
          <w:rFonts w:ascii="Consolas" w:hAnsi="Consolas" w:cs="Consolas"/>
        </w:rPr>
        <w:instrText>▸</w:instrText>
      </w:r>
      <w:r w:rsidR="00F02C45">
        <w:instrText xml:space="preserve"> Imaging is reserved for athletes where intracerebral bleeding is suspected. </w:instrText>
      </w:r>
      <w:r w:rsidR="00F02C45">
        <w:rPr>
          <w:rFonts w:ascii="Consolas" w:hAnsi="Consolas" w:cs="Consolas"/>
        </w:rPr>
        <w:instrText>▸</w:instrText>
      </w:r>
      <w:r w:rsidR="00F02C45">
        <w:instrText xml:space="preserve"> There is no same day RTP for an athlete diagnosed with a concussion. </w:instrText>
      </w:r>
      <w:r w:rsidR="00F02C45">
        <w:rPr>
          <w:rFonts w:ascii="Consolas" w:hAnsi="Consolas" w:cs="Consolas"/>
        </w:rPr>
        <w:instrText>▸</w:instrText>
      </w:r>
      <w:r w:rsidR="00F02C45">
        <w:instrText xml:space="preserve"> Athletes suspected or diagnosed with a concussion should be monitored for deteriorating physical or mental status.\nNEUROPSYCHOLOGICAL TESTING: </w:instrText>
      </w:r>
      <w:r w:rsidR="00F02C45">
        <w:rPr>
          <w:rFonts w:ascii="Consolas" w:hAnsi="Consolas" w:cs="Consolas"/>
        </w:rPr>
        <w:instrText>▸</w:instrText>
      </w:r>
      <w:r w:rsidR="00F02C45">
        <w:instrText xml:space="preserve"> Neuropsychological (NP) tests are an objective measure of brain-behaviour relationships and are more sensitive for subtle cognitive impairment than clinical exam. </w:instrText>
      </w:r>
      <w:r w:rsidR="00F02C45">
        <w:rPr>
          <w:rFonts w:ascii="Consolas" w:hAnsi="Consolas" w:cs="Consolas"/>
        </w:rPr>
        <w:instrText>▸</w:instrText>
      </w:r>
      <w:r w:rsidR="00F02C45">
        <w:instrText xml:space="preserve"> Most concussions can be managed appropriately without the use of NP testing. </w:instrText>
      </w:r>
      <w:r w:rsidR="00F02C45">
        <w:rPr>
          <w:rFonts w:ascii="Consolas" w:hAnsi="Consolas" w:cs="Consolas"/>
        </w:rPr>
        <w:instrText>▸</w:instrText>
      </w:r>
      <w:r w:rsidR="00F02C45">
        <w:instrText xml:space="preserve"> Computerised neuropsychological (CNP) testing should be interpreted by healthcare professionals trained and familiar with the type of test and the individual test limitations, including a knowledgeable assessment of the reliable change index, baseline variability and false-positive and false-negative rates. </w:instrText>
      </w:r>
      <w:r w:rsidR="00F02C45">
        <w:rPr>
          <w:rFonts w:ascii="Consolas" w:hAnsi="Consolas" w:cs="Consolas"/>
        </w:rPr>
        <w:instrText>▸</w:instrText>
      </w:r>
      <w:r w:rsidR="00F02C45">
        <w:instrText xml:space="preserve"> Paper and pencil NP tests can be more comprehensive, test different domains and assess for other conditions which may masquerade as or complicate assessment of concussion. </w:instrText>
      </w:r>
      <w:r w:rsidR="00F02C45">
        <w:rPr>
          <w:rFonts w:ascii="Consolas" w:hAnsi="Consolas" w:cs="Consolas"/>
        </w:rPr>
        <w:instrText>▸</w:instrText>
      </w:r>
      <w:r w:rsidR="00F02C45">
        <w:instrText xml:space="preserve"> NP testing should be used only as part of a comprehensive concussion management strategy and should not be used in isolation. </w:instrText>
      </w:r>
      <w:r w:rsidR="00F02C45">
        <w:rPr>
          <w:rFonts w:ascii="Consolas" w:hAnsi="Consolas" w:cs="Consolas"/>
        </w:rPr>
        <w:instrText>▸</w:instrText>
      </w:r>
      <w:r w:rsidR="00F02C45">
        <w:instrText xml:space="preserve"> The ideal timing, frequency and type of NP testing have not been determined. </w:instrText>
      </w:r>
      <w:r w:rsidR="00F02C45">
        <w:rPr>
          <w:rFonts w:ascii="Consolas" w:hAnsi="Consolas" w:cs="Consolas"/>
        </w:rPr>
        <w:instrText>▸</w:instrText>
      </w:r>
      <w:r w:rsidR="00F02C45">
        <w:instrText xml:space="preserve"> In some cases, properly administered and interpreted NP testing provides an added value to assess cognitive function and recovery in the management of sports concussions. </w:instrText>
      </w:r>
      <w:r w:rsidR="00F02C45">
        <w:rPr>
          <w:rFonts w:ascii="Consolas" w:hAnsi="Consolas" w:cs="Consolas"/>
        </w:rPr>
        <w:instrText>▸</w:instrText>
      </w:r>
      <w:r w:rsidR="00F02C45">
        <w:instrText xml:space="preserve"> It is unknown if use of NP testing in the management of sports concussion helps prevent recurrent concussion, catastrophic injury or long-term complications. </w:instrText>
      </w:r>
      <w:r w:rsidR="00F02C45">
        <w:rPr>
          <w:rFonts w:ascii="Consolas" w:hAnsi="Consolas" w:cs="Consolas"/>
        </w:rPr>
        <w:instrText>▸</w:instrText>
      </w:r>
      <w:r w:rsidR="00F02C45">
        <w:instrText xml:space="preserve"> Comprehensive NP evaluation is helpful in the post-concussion management of athletes with persistent symptoms or complicated courses.\nRETURN TO CLASS: </w:instrText>
      </w:r>
      <w:r w:rsidR="00F02C45">
        <w:rPr>
          <w:rFonts w:ascii="Consolas" w:hAnsi="Consolas" w:cs="Consolas"/>
        </w:rPr>
        <w:instrText>▸</w:instrText>
      </w:r>
      <w:r w:rsidR="00F02C45">
        <w:instrText xml:space="preserve"> Students will require cognitive rest and may require academic accommodations such as reduced workload and extended time for tests while recovering from a concussion.\nRETURN TO PLAY: </w:instrText>
      </w:r>
      <w:r w:rsidR="00F02C45">
        <w:rPr>
          <w:rFonts w:ascii="Consolas" w:hAnsi="Consolas" w:cs="Consolas"/>
        </w:rPr>
        <w:instrText>▸</w:instrText>
      </w:r>
      <w:r w:rsidR="00F02C45">
        <w:instrText xml:space="preserve"> Concussion symptoms should be resolved before returning to exercise. </w:instrText>
      </w:r>
      <w:r w:rsidR="00F02C45">
        <w:rPr>
          <w:rFonts w:ascii="Consolas" w:hAnsi="Consolas" w:cs="Consolas"/>
        </w:rPr>
        <w:instrText>▸</w:instrText>
      </w:r>
      <w:r w:rsidR="00F02C45">
        <w:instrText xml:space="preserve"> A RTP progression involves a gradual, step-wise increase in physical demands, sports-specific activities and the risk for contact. </w:instrText>
      </w:r>
      <w:r w:rsidR="00F02C45">
        <w:rPr>
          <w:rFonts w:ascii="Consolas" w:hAnsi="Consolas" w:cs="Consolas"/>
        </w:rPr>
        <w:instrText>▸</w:instrText>
      </w:r>
      <w:r w:rsidR="00F02C45">
        <w:instrText xml:space="preserve"> If symptoms occur with activity, the progression should be halted and restarted at the preceding symptom-free step. </w:instrText>
      </w:r>
      <w:r w:rsidR="00F02C45">
        <w:rPr>
          <w:rFonts w:ascii="Consolas" w:hAnsi="Consolas" w:cs="Consolas"/>
        </w:rPr>
        <w:instrText>▸</w:instrText>
      </w:r>
      <w:r w:rsidR="00F02C45">
        <w:instrText xml:space="preserve"> RTP after concussion should occur only with medical clearance from a licenced healthcare provider trained in the evaluation and management of concussions. SHORT-TERM RISKS OF PREMATURE RTP: </w:instrText>
      </w:r>
      <w:r w:rsidR="00F02C45">
        <w:rPr>
          <w:rFonts w:ascii="Consolas" w:hAnsi="Consolas" w:cs="Consolas"/>
        </w:rPr>
        <w:instrText>▸</w:instrText>
      </w:r>
      <w:r w:rsidR="00F02C45">
        <w:instrText xml:space="preserve"> The primary concern with early RTP is decreased reaction time leading to an increased risk of a repeat concussion or other injury and prolongation of symptoms. LONG-TERM EFFECTS: </w:instrText>
      </w:r>
      <w:r w:rsidR="00F02C45">
        <w:rPr>
          <w:rFonts w:ascii="Consolas" w:hAnsi="Consolas" w:cs="Consolas"/>
        </w:rPr>
        <w:instrText>▸</w:instrText>
      </w:r>
      <w:r w:rsidR="00F02C45">
        <w:instrText xml:space="preserve"> There is an increasing concern that head impact exposure and recurrent concussions contribute to long-term neurological sequelae. </w:instrText>
      </w:r>
      <w:r w:rsidR="00F02C45">
        <w:rPr>
          <w:rFonts w:ascii="Consolas" w:hAnsi="Consolas" w:cs="Consolas"/>
        </w:rPr>
        <w:instrText>▸</w:instrText>
      </w:r>
      <w:r w:rsidR="00F02C45">
        <w:instrText xml:space="preserve"> Some studies have suggested an association between prior concussions and chronic cognitive dysfunction. Large-scale epidemiological studies are needed to more clearly define risk factors and causation of any long-term neurological impairment.\nDISQUALIFICATION FROM SPORT: </w:instrText>
      </w:r>
      <w:r w:rsidR="00F02C45">
        <w:rPr>
          <w:rFonts w:ascii="Consolas" w:hAnsi="Consolas" w:cs="Consolas"/>
        </w:rPr>
        <w:instrText>▸</w:instrText>
      </w:r>
      <w:r w:rsidR="00F02C45">
        <w:instrText xml:space="preserve"> There are no evidence-based guidelines for disqualifying/retiring an athlete from a sport after a concussion. Each case should be carefully deliberated and an individualised approach to determining disqualification taken.\nEDUCATION: </w:instrText>
      </w:r>
      <w:r w:rsidR="00F02C45">
        <w:rPr>
          <w:rFonts w:ascii="Consolas" w:hAnsi="Consolas" w:cs="Consolas"/>
        </w:rPr>
        <w:instrText>▸</w:instrText>
      </w:r>
      <w:r w:rsidR="00F02C45">
        <w:instrText xml:space="preserve"> Greater efforts are needed to educate involved parties, including athletes, parents, coaches, officials, school administrators and healthcare providers to improve concussion recognition, management and prevention. </w:instrText>
      </w:r>
      <w:r w:rsidR="00F02C45">
        <w:rPr>
          <w:rFonts w:ascii="Consolas" w:hAnsi="Consolas" w:cs="Consolas"/>
        </w:rPr>
        <w:instrText>▸</w:instrText>
      </w:r>
      <w:r w:rsidR="00F02C45">
        <w:instrText xml:space="preserve"> Physicians should be prepared to provide counselling regarding potential long-term consequences of a concussion and recurrent concussions.\nPREVENTION: </w:instrText>
      </w:r>
      <w:r w:rsidR="00F02C45">
        <w:rPr>
          <w:rFonts w:ascii="Consolas" w:hAnsi="Consolas" w:cs="Consolas"/>
        </w:rPr>
        <w:instrText>▸</w:instrText>
      </w:r>
      <w:r w:rsidR="00F02C45">
        <w:instrText xml:space="preserve"> Primary prevention of some injuries may be possible with modification and enforcement of the rules and fair play. </w:instrText>
      </w:r>
      <w:r w:rsidR="00F02C45">
        <w:rPr>
          <w:rFonts w:ascii="Consolas" w:hAnsi="Consolas" w:cs="Consolas"/>
        </w:rPr>
        <w:instrText>▸</w:instrText>
      </w:r>
      <w:r w:rsidR="00F02C45">
        <w:instrText xml:space="preserve"> Helmets, both hard (football, lacrosse and hockey) and soft (soccer, rugby) are best suited to prevent impact injuries (fracture, bleeding, laceration, etc.) but have not been shown to reduce the incidence and severity of concussions. </w:instrText>
      </w:r>
      <w:r w:rsidR="00F02C45">
        <w:rPr>
          <w:rFonts w:ascii="Consolas" w:hAnsi="Consolas" w:cs="Consolas"/>
        </w:rPr>
        <w:instrText>▸</w:instrText>
      </w:r>
      <w:r w:rsidR="00F02C45">
        <w:instrText xml:space="preserve"> There is no current evidence that mouth guards can reduce the severity of or prevent concussions. </w:instrText>
      </w:r>
      <w:r w:rsidR="00F02C45">
        <w:rPr>
          <w:rFonts w:ascii="Consolas" w:hAnsi="Consolas" w:cs="Consolas"/>
        </w:rPr>
        <w:instrText>▸</w:instrText>
      </w:r>
      <w:r w:rsidR="00F02C45">
        <w:instrText xml:space="preserve"> Secondary prevention may be possible by appropriate RTP management.\nLEGISLATION: </w:instrText>
      </w:r>
      <w:r w:rsidR="00F02C45">
        <w:rPr>
          <w:rFonts w:ascii="Consolas" w:hAnsi="Consolas" w:cs="Consolas"/>
        </w:rPr>
        <w:instrText>▸</w:instrText>
      </w:r>
      <w:r w:rsidR="00F02C45">
        <w:instrText xml:space="preserve"> Legislative efforts provide a uniform standard for scholastic and non-scholastic sports organisations regarding concussion safety and management.\nFUTURE DIRECTIONS: </w:instrText>
      </w:r>
      <w:r w:rsidR="00F02C45">
        <w:rPr>
          <w:rFonts w:ascii="Consolas" w:hAnsi="Consolas" w:cs="Consolas"/>
        </w:rPr>
        <w:instrText>▸</w:instrText>
      </w:r>
      <w:r w:rsidR="00F02C45">
        <w:instrText xml:space="preserve"> Additional research is needed to validate current assessment tools, delineate the role of NP testing and improve identification of those at risk of prolonged post-concussive symptoms or other long-term complications. </w:instrText>
      </w:r>
      <w:r w:rsidR="00F02C45">
        <w:rPr>
          <w:rFonts w:ascii="Consolas" w:hAnsi="Consolas" w:cs="Consolas"/>
        </w:rPr>
        <w:instrText>▸</w:instrText>
      </w:r>
      <w:r w:rsidR="00F02C45">
        <w:instrText xml:space="preserve"> Evolving technologies for the diagnosis of concussion, such as newer neuroimaging techniques or biological markers, may provide new insights into the evaluation and management of sports concussion.","DOI":"10.1136/bjsports-2012-091941","ISSN":"1473-0480","note":"00057","shortTitle":"American Medical Society for Sports Medicine position statement","journalAbbreviation":"Br J Sports Med","language":"eng","author":[{"family":"Harmon","given":"Kimberly G."},{"family":"Drezner","given":"Jonathan A."},{"family":"Gammons","given":"Matthew"},{"family":"Guskiewicz","given":"Kevin M."},{"family":"Halstead","given":"Mark"},{"family":"Herring","given":"Stanley A."},{"family":"Kutcher","given":"Jeffrey S."},{"family":"Pana","given":"Andrea"},{"family":"Putukian","given":"Margot"},{"family":"Roberts","given":"William O."}],"issued":{"date-parts":[["2013",1]]}}},{"id":14592,"uris":["http://zotero.org/users/1562642/items/B4VE879H"],"uri":["http://zotero.org/users/1562642/items/B4VE879H"],"itemData":{"id":14592,"type":"article-journal","title":"Diagnosis and Management of Acute Concussion","container-title":"Physical Medicine and Rehabilitation Clinics of North America","page":"271-286","volume":"28","issue":"2","source":"CrossRef","DOI":"10.1016/j.pmr.2016.12.005","ISSN":"10479651","language":"en","author":[{"family":"McCrea","given":"Michael A."},{"family":"Nelson","given":"Lindsay D."},{"family":"Guskiewicz","given":"Kevin"}],"issued":{"date-parts":[["2017",5]]}}}],"schema":"https://github.com/citation-style-language/schema/raw/master/csl-citation.json"} </w:instrText>
      </w:r>
      <w:r w:rsidR="006552CA">
        <w:fldChar w:fldCharType="separate"/>
      </w:r>
      <w:r w:rsidR="00F02C45" w:rsidRPr="00F02C45">
        <w:rPr>
          <w:rFonts w:cs="Arial"/>
        </w:rPr>
        <w:t>[8,23,26,27]</w:t>
      </w:r>
      <w:r w:rsidR="006552CA">
        <w:fldChar w:fldCharType="end"/>
      </w:r>
      <w:r w:rsidR="00974E3B">
        <w:t xml:space="preserve">. Symptom scales, neurocognitive tests, and balance assessments are commonly utilized </w:t>
      </w:r>
      <w:r w:rsidR="00974E3B">
        <w:lastRenderedPageBreak/>
        <w:t>to provide a comprehensive evaluation of the individual</w:t>
      </w:r>
      <w:r w:rsidR="00F263FB">
        <w:t xml:space="preserve"> </w:t>
      </w:r>
      <w:r w:rsidR="00F263FB">
        <w:fldChar w:fldCharType="begin"/>
      </w:r>
      <w:r w:rsidR="00F02C45">
        <w:instrText xml:space="preserve"> ADDIN ZOTERO_ITEM CSL_CITATION {"citationID":"1hoikr4ean","properties":{"formattedCitation":"{\\rtf [28\\uc0\\u8211{}34]}","plainCitation":"[28–34]"},"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1691,"uris":["http://zotero.org/users/1562642/items/TE74TDZ2"],"uri":["http://zotero.org/users/1562642/items/TE74TDZ2"],"itemData":{"id":1691,"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2883,"uris":["http://zotero.org/users/1562642/items/9DEF9Z99"],"uri":["http://zotero.org/users/1562642/items/9DEF9Z99"],"itemData":{"id":2883,"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378,"uris":["http://zotero.org/users/1562642/items/F3FM857D"],"uri":["http://zotero.org/users/1562642/items/F3FM857D"],"itemData":{"id":378,"type":"article-journal","title":"Balance assessment in the management of sport-related concussion","container-title":"Clinics in sports medicine","page":"89–102","volume":"30","issue":"1","source":"Google Scholar","note":"00043","author":[{"family":"Guskiewicz","given":"Kevin M."}],"issued":{"date-parts":[["2011"]]}}},{"id":2790,"uris":["http://zotero.org/users/1562642/items/UB4BQJ84"],"uri":["http://zotero.org/users/1562642/items/UB4BQJ84"],"itemData":{"id":279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F02C45" w:rsidRPr="00F02C45">
        <w:rPr>
          <w:rFonts w:cs="Arial"/>
          <w:szCs w:val="24"/>
        </w:rPr>
        <w:t>[28–34]</w:t>
      </w:r>
      <w:r w:rsidR="00F263FB">
        <w:fldChar w:fldCharType="end"/>
      </w:r>
      <w:r w:rsidR="00974E3B">
        <w:t xml:space="preserve">. </w:t>
      </w:r>
      <w:commentRangeStart w:id="22"/>
      <w:r w:rsidR="00461A4E">
        <w:t>Many of these tools have previously demonstrated validity and reliability in multiple samples</w:t>
      </w:r>
      <w:r w:rsidR="0074189B">
        <w:t xml:space="preserve"> </w:t>
      </w:r>
      <w:commentRangeEnd w:id="22"/>
      <w:r w:rsidR="00795ECD">
        <w:rPr>
          <w:rStyle w:val="CommentReference"/>
        </w:rPr>
        <w:commentReference w:id="22"/>
      </w:r>
      <w:r w:rsidR="0074189B">
        <w:fldChar w:fldCharType="begin"/>
      </w:r>
      <w:r w:rsidR="00F02C45">
        <w:instrText xml:space="preserve"> ADDIN ZOTERO_ITEM CSL_CITATION {"citationID":"1cuf5l9vdu","properties":{"formattedCitation":"{\\rtf [34\\uc0\\u8211{}36]}","plainCitation":"[34–36]"},"citationItems":[{"id":5021,"uris":["http://zotero.org/users/1562642/items/A446IADV"],"uri":["http://zotero.org/users/1562642/items/A446IADV"],"itemData":{"id":5021,"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874,"uris":["http://zotero.org/users/1562642/items/HW3NMEEQ"],"uri":["http://zotero.org/users/1562642/items/HW3NMEEQ"],"itemData":{"id":4874,"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F02C45" w:rsidRPr="00F02C45">
        <w:rPr>
          <w:rFonts w:cs="Arial"/>
          <w:szCs w:val="24"/>
        </w:rPr>
        <w:t>[34–36]</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F02C45">
        <w:instrText xml:space="preserve"> ADDIN ZOTERO_ITEM CSL_CITATION {"citationID":"2ddmln0dfa","properties":{"formattedCitation":"[34,37,38]","plainCitation":"[34,37,38]"},"citationItems":[{"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652,"uris":["http://zotero.org/users/1562642/items/822BPH7D"],"uri":["http://zotero.org/users/1562642/items/822BPH7D"],"itemData":{"id":2652,"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F02C45" w:rsidRPr="00F02C45">
        <w:rPr>
          <w:rFonts w:cs="Arial"/>
        </w:rPr>
        <w:t>[34,37,38]</w:t>
      </w:r>
      <w:r w:rsidR="0074189B">
        <w:fldChar w:fldCharType="end"/>
      </w:r>
      <w:r w:rsidR="00AC4E63">
        <w:t>.</w:t>
      </w:r>
    </w:p>
    <w:p w14:paraId="724505F4" w14:textId="27F1E7D7"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F02C45">
        <w:instrText xml:space="preserve"> ADDIN ZOTERO_ITEM CSL_CITATION {"citationID":"nY8kWHmm","properties":{"formattedCitation":"{\\rtf [39\\uc0\\u8211{}41]}","plainCitation":"[39–4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810,"uris":["http://zotero.org/users/1562642/items/4NT3QJ9U"],"uri":["http://zotero.org/users/1562642/items/4NT3QJ9U"],"itemData":{"id":2810,"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994,"uris":["http://zotero.org/users/1562642/items/UIHREKE5"],"uri":["http://zotero.org/users/1562642/items/UIHREKE5"],"itemData":{"id":4994,"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F02C45" w:rsidRPr="00F02C45">
        <w:rPr>
          <w:rFonts w:cs="Arial"/>
          <w:szCs w:val="24"/>
        </w:rPr>
        <w:t>[39–41]</w:t>
      </w:r>
      <w:r w:rsidR="0074095B">
        <w:fldChar w:fldCharType="end"/>
      </w:r>
      <w:r>
        <w:t>. These tests</w:t>
      </w:r>
      <w:r w:rsidR="006552CA">
        <w:t xml:space="preserve"> – including ImPACT, CNS Vital Signs, as well as more traditional tests including Trail Making Test and Stroop tests </w:t>
      </w:r>
      <w:r w:rsidR="00632A5B">
        <w:t xml:space="preserve">– evaluate </w:t>
      </w:r>
      <w:r>
        <w:t>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F02C45">
        <w:instrText xml:space="preserve"> ADDIN ZOTERO_ITEM CSL_CITATION {"citationID":"188g3f32pg","properties":{"formattedCitation":"[28,42,43]","plainCitation":"[28,42,43]"},"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767,"uris":["http://zotero.org/users/1562642/items/9IZ8QUZX"],"uri":["http://zotero.org/users/1562642/items/9IZ8QUZX"],"itemData":{"id":767,"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F02C45" w:rsidRPr="00F02C45">
        <w:rPr>
          <w:rFonts w:cs="Arial"/>
        </w:rPr>
        <w:t>[28,42,43]</w:t>
      </w:r>
      <w:r w:rsidR="0074095B">
        <w:fldChar w:fldCharType="end"/>
      </w:r>
      <w:r>
        <w:t xml:space="preserve">. Decrements in these domains are reported in the literature acutely after injury and generally return to pre-injury performance levels within  </w:t>
      </w:r>
      <w:r w:rsidR="006552CA">
        <w:t xml:space="preserve">3 weeks </w:t>
      </w:r>
      <w:r>
        <w:t>of injury</w:t>
      </w:r>
      <w:r w:rsidR="0074095B">
        <w:t xml:space="preserve"> </w:t>
      </w:r>
      <w:r w:rsidR="0074095B">
        <w:fldChar w:fldCharType="begin"/>
      </w:r>
      <w:r w:rsidR="00F02C45">
        <w:instrText xml:space="preserve"> ADDIN ZOTERO_ITEM CSL_CITATION {"citationID":"FDzbtCua","properties":{"formattedCitation":"[28,42,44,45]","plainCitation":"[28,42,44,45]"},"citationItems":[{"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2653,"uris":["http://zotero.org/users/1562642/items/3PKRXM8W"],"uri":["http://zotero.org/users/1562642/items/3PKRXM8W"],"itemData":{"id":2653,"type":"article-journal","title":"The neuropsychological impact of sports-related concussion: a meta-analysis","container-title":"Journal of the International Neuropsychological Society","page":"345–357","volume":"11","issue":"04","source":"Google Scholar","shortTitle":"The neuropsychological impact of sports-related concussion","author":[{"family":"Belanger","given":"Heather G."},{"family":"Vanderploeg","given":"Rodney D."}],"issued":{"date-parts":[["2005"]]}}},{"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1532,"uris":["http://zotero.org/users/1562642/items/A5WUBHEQ"],"uri":["http://zotero.org/users/1562642/items/A5WUBHEQ"],"itemData":{"id":1532,"type":"article-journal","title":"The effects of rest and treatment following sport-related concussion: a systematic review of the literature","container-title":"British Journal of Sports Medicine","page":"304-307","volume":"47","issue":"5","abstract":"Objective To evaluate the evidence for rest, treatment, and rehabilitation following sport-related concussion (SRC). Data sources PubMed, CINAHL, PsychInfo, Cochrane Controlled Trials Registers, Health STAR, Sport Discus, EMBASE, Web of Science, and ProQuest. Study selection Articles were included if they met the following criteria: original research, reported SRC as a source of injury, and evaluated the effect of rest or treatment. Data extraction Study design, participants, treatment, outcome measures, and key findings. Data synthesis Three studies met the inclusion criteria for evaluating the effects of rest and twelve for treatment. Low-intensity aerobic exercise may be of benefit. Conclusions The current evidence evaluating the effect of rest and treatment following SRC is sparse. An initial period of rest may be of benefit. Low-level exercise and multimodal physiotherapy may be of benefit for those who are slow to recover. There is a strong need for high level studies evaluating the effects of rest and treatment following SRC.","DOI":"10.1136/bjsports-2013-092190","ISSN":"0306-3674","note":"WOS:000316058900010","author":[{"family":"Schneider","given":"Kathryn J."},{"family":"Iverson","given":"Grant L."},{"family":"Emery","given":"Carolyn A."},{"family":"McCrory","given":"Paul"},{"family":"Herring","given":"Stanley A."},{"family":"Meeuwisse","given":"Willem H."}],"issued":{"date-parts":[["2013",4]]}}}],"schema":"https://github.com/citation-style-language/schema/raw/master/csl-citation.json"} </w:instrText>
      </w:r>
      <w:r w:rsidR="0074095B">
        <w:fldChar w:fldCharType="separate"/>
      </w:r>
      <w:r w:rsidR="00F02C45" w:rsidRPr="00F02C45">
        <w:rPr>
          <w:rFonts w:cs="Arial"/>
        </w:rPr>
        <w:t>[28,42,44,45]</w:t>
      </w:r>
      <w:r w:rsidR="0074095B">
        <w:fldChar w:fldCharType="end"/>
      </w:r>
      <w:r>
        <w:t xml:space="preserve">. However, </w:t>
      </w:r>
      <w:r w:rsidR="000B3448">
        <w:t>persistent functional deficits</w:t>
      </w:r>
      <w:r w:rsidR="006552CA">
        <w:t xml:space="preserve"> </w:t>
      </w:r>
      <w:r w:rsidR="000B3448">
        <w:t>have been</w:t>
      </w:r>
      <w:r>
        <w:t xml:space="preserve"> reported long after the clinical resolution of symptoms</w:t>
      </w:r>
      <w:r w:rsidR="00E33A6C">
        <w:t xml:space="preserve"> </w:t>
      </w:r>
      <w:r w:rsidR="00E33A6C">
        <w:fldChar w:fldCharType="begin"/>
      </w:r>
      <w:r w:rsidR="00F02C45">
        <w:instrText xml:space="preserve"> ADDIN ZOTERO_ITEM CSL_CITATION {"citationID":"1o50vuqq1q","properties":{"formattedCitation":"{\\rtf [46\\uc0\\u8211{}48]}","plainCitation":"[46–48]"},"citationItems":[{"id":2696,"uris":["http://zotero.org/users/1562642/items/7F9MN7JX"],"uri":["http://zotero.org/users/1562642/items/7F9MN7JX"],"itemData":{"id":269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5096,"uris":["http://zotero.org/users/1562642/items/AQ3TJ5FP"],"uri":["http://zotero.org/users/1562642/items/AQ3TJ5FP"],"itemData":{"id":5096,"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2761,"uris":["http://zotero.org/users/1562642/items/FVGRJR33"],"uri":["http://zotero.org/users/1562642/items/FVGRJR33"],"itemData":{"id":2761,"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F02C45" w:rsidRPr="00F02C45">
        <w:rPr>
          <w:rFonts w:cs="Arial"/>
          <w:szCs w:val="24"/>
        </w:rPr>
        <w:t>[46–48]</w:t>
      </w:r>
      <w:r w:rsidR="00E33A6C">
        <w:fldChar w:fldCharType="end"/>
      </w:r>
      <w:r>
        <w:t>.</w:t>
      </w:r>
      <w:r w:rsidR="000B3448">
        <w:t xml:space="preserve"> </w:t>
      </w:r>
    </w:p>
    <w:p w14:paraId="75E34501" w14:textId="64508965" w:rsidR="00DC7AE8" w:rsidRDefault="000B3448" w:rsidP="005025B5">
      <w:pPr>
        <w:spacing w:line="480" w:lineRule="auto"/>
        <w:ind w:firstLine="720"/>
      </w:pPr>
      <w:r>
        <w:t xml:space="preserve">These tests are often used as </w:t>
      </w:r>
      <w:r w:rsidR="00414C6E">
        <w:t xml:space="preserve">measures of one’s </w:t>
      </w:r>
      <w:r>
        <w:t>baseline</w:t>
      </w:r>
      <w:r w:rsidR="00414C6E">
        <w:t xml:space="preserve"> ability</w:t>
      </w:r>
      <w:r w:rsidR="00330308">
        <w:t xml:space="preserve"> prior to a competitive season or series of seasons, to which </w:t>
      </w:r>
      <w:r w:rsidR="00414C6E">
        <w:t>he or she</w:t>
      </w:r>
      <w:r w:rsidR="00330308">
        <w:t xml:space="preserve"> is subsequently compared upon injury to determine the resolution of impairments.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F02C45">
        <w:instrText xml:space="preserve"> ADDIN ZOTERO_ITEM CSL_CITATION {"citationID":"1jo4jrbiun","properties":{"formattedCitation":"{\\rtf [49\\uc0\\u8211{}52]}","plainCitation":"[49–52]"},"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1730,"uris":["http://zotero.org/users/1562642/items/EXXBXCGQ"],"uri":["http://zotero.org/users/1562642/items/EXXBXCGQ"],"itemData":{"id":1730,"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F02C45" w:rsidRPr="00F02C45">
        <w:rPr>
          <w:rFonts w:cs="Arial"/>
          <w:szCs w:val="24"/>
        </w:rPr>
        <w:t>[49–52]</w:t>
      </w:r>
      <w:r w:rsidR="00270F8B">
        <w:fldChar w:fldCharType="end"/>
      </w:r>
      <w:r w:rsidR="00330308">
        <w:t>.</w:t>
      </w:r>
      <w:r w:rsidR="00414C6E">
        <w:t xml:space="preserve"> This </w:t>
      </w:r>
      <w:r w:rsidR="00032790">
        <w:t xml:space="preserve">is </w:t>
      </w:r>
      <w:r w:rsidR="00414C6E">
        <w:t>undoubtedly problematic when attempting to establish return to “baseline” for indivi</w:t>
      </w:r>
      <w:r w:rsidR="00032790">
        <w:t>duals not captured in the normative datasets.</w:t>
      </w:r>
    </w:p>
    <w:p w14:paraId="2B59AC9A" w14:textId="552AF2CA" w:rsidR="0074095B" w:rsidRDefault="00E542C3" w:rsidP="005025B5">
      <w:pPr>
        <w:spacing w:line="480" w:lineRule="auto"/>
        <w:rPr>
          <w:b/>
        </w:rPr>
      </w:pPr>
      <w:r>
        <w:rPr>
          <w:b/>
        </w:rPr>
        <w:t xml:space="preserve">Racial, </w:t>
      </w:r>
      <w:r w:rsidR="00E943EB">
        <w:rPr>
          <w:b/>
        </w:rPr>
        <w:t>C</w:t>
      </w:r>
      <w:r w:rsidR="00840DAF">
        <w:rPr>
          <w:b/>
        </w:rPr>
        <w:t>ultural/</w:t>
      </w:r>
      <w:r w:rsidR="00E943EB">
        <w:rPr>
          <w:b/>
        </w:rPr>
        <w:t>E</w:t>
      </w:r>
      <w:r w:rsidR="00840DAF">
        <w:rPr>
          <w:b/>
        </w:rPr>
        <w:t>thnic</w:t>
      </w:r>
      <w:r>
        <w:rPr>
          <w:b/>
        </w:rPr>
        <w:t xml:space="preserve"> and </w:t>
      </w:r>
      <w:r w:rsidR="00E943EB">
        <w:rPr>
          <w:b/>
        </w:rPr>
        <w:t>L</w:t>
      </w:r>
      <w:r>
        <w:rPr>
          <w:b/>
        </w:rPr>
        <w:t xml:space="preserve">inguistic </w:t>
      </w:r>
      <w:r w:rsidR="00E943EB">
        <w:rPr>
          <w:b/>
        </w:rPr>
        <w:t>Impacts on Cognitive Te</w:t>
      </w:r>
      <w:r>
        <w:rPr>
          <w:b/>
        </w:rPr>
        <w:t>sts</w:t>
      </w:r>
    </w:p>
    <w:p w14:paraId="0DC91C76" w14:textId="6ED02A5B" w:rsidR="00330308" w:rsidRDefault="00330308" w:rsidP="005025B5">
      <w:pPr>
        <w:spacing w:line="480" w:lineRule="auto"/>
      </w:pPr>
      <w:r>
        <w:rPr>
          <w:b/>
        </w:rPr>
        <w:lastRenderedPageBreak/>
        <w:tab/>
      </w:r>
      <w:r w:rsidR="00032790">
        <w:t>Very f</w:t>
      </w:r>
      <w:r>
        <w:t xml:space="preserve">ew studies have examined the specific effects of race, </w:t>
      </w:r>
      <w:r w:rsidR="00840DAF">
        <w:t>culture/ethnicity</w:t>
      </w:r>
      <w:r>
        <w:t>, or language on neurocognitive testing for concussion management. Kontos et al. (2010) compared African American and White athletes</w:t>
      </w:r>
      <w:r w:rsidR="00032790">
        <w:t>’</w:t>
      </w:r>
      <w:r>
        <w:t xml:space="preserve"> performance on the Immediate Post-Concussion</w:t>
      </w:r>
      <w:r w:rsidR="00F71F0F">
        <w:t xml:space="preserve"> Assessment and Cognitive Testing (ImPACT</w:t>
      </w:r>
      <w:r w:rsidR="00363735">
        <w:t>,</w:t>
      </w:r>
      <w:r w:rsidR="00F71F0F">
        <w:t xml:space="preserve"> </w:t>
      </w:r>
      <w:r w:rsidR="00571CA6">
        <w:fldChar w:fldCharType="begin"/>
      </w:r>
      <w:r w:rsidR="00F02C45">
        <w:instrText xml:space="preserve"> ADDIN ZOTERO_ITEM CSL_CITATION {"citationID":"a1lvkgv7bcj","properties":{"formattedCitation":"[53]","plainCitation":"[53]"},"citationItems":[{"id":2755,"uris":["http://zotero.org/users/1562642/items/GGGDK33G"],"uri":["http://zotero.org/users/1562642/items/GGGDK33G"],"itemData":{"id":2755,"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F02C45" w:rsidRPr="00F02C45">
        <w:rPr>
          <w:rFonts w:cs="Arial"/>
        </w:rPr>
        <w:t>[5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F02C45">
        <w:instrText xml:space="preserve"> ADDIN ZOTERO_ITEM CSL_CITATION {"citationID":"a2enn74oupi","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F02C45" w:rsidRPr="00F02C45">
        <w:rPr>
          <w:rFonts w:cs="Arial"/>
        </w:rPr>
        <w:t>[39]</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participants may not represent the breadth of educational, acculturation, </w:t>
      </w:r>
      <w:ins w:id="23" w:author="Microsoft Office User" w:date="2017-07-24T23:38:00Z">
        <w:r w:rsidR="00B33588">
          <w:t xml:space="preserve">linguistic, </w:t>
        </w:r>
      </w:ins>
      <w:r w:rsidR="005820B5">
        <w:t>and socioeconomic conditions</w:t>
      </w:r>
      <w:r w:rsidR="00840DAF">
        <w:t>,</w:t>
      </w:r>
      <w:r w:rsidR="005820B5">
        <w:t xml:space="preserve"> which may impact individuals’ pre- and post-injury performance on this test.</w:t>
      </w:r>
    </w:p>
    <w:p w14:paraId="79D72376" w14:textId="10A4041E" w:rsidR="005820B5" w:rsidRDefault="005820B5" w:rsidP="005025B5">
      <w:pPr>
        <w:spacing w:line="480" w:lineRule="auto"/>
      </w:pPr>
      <w:r>
        <w:tab/>
      </w:r>
      <w:r w:rsidR="00364A0D">
        <w:t xml:space="preserve">Likewise, </w:t>
      </w:r>
      <w:r>
        <w:t xml:space="preserve">Shuttleworth-Edwards </w:t>
      </w:r>
      <w:r w:rsidR="00363735">
        <w:t xml:space="preserve">et al. </w:t>
      </w:r>
      <w:r>
        <w:t>(2009) compared</w:t>
      </w:r>
      <w:r w:rsidR="00571CA6">
        <w:t xml:space="preserve"> white,</w:t>
      </w:r>
      <w:r>
        <w:t xml:space="preserve"> English-speaking football players in the US to predominantly white English-speaking rugby players in South Africa on</w:t>
      </w:r>
      <w:r w:rsidR="0087723E">
        <w:t xml:space="preserve"> the</w:t>
      </w:r>
      <w:r>
        <w:t xml:space="preserve"> ImPACT</w:t>
      </w:r>
      <w:r w:rsidR="00363735">
        <w:t xml:space="preserve"> </w:t>
      </w:r>
      <w:r w:rsidR="00363735">
        <w:fldChar w:fldCharType="begin"/>
      </w:r>
      <w:r w:rsidR="00F02C45">
        <w:instrText xml:space="preserve"> ADDIN ZOTERO_ITEM CSL_CITATION {"citationID":"agfpa7h0r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F02C45" w:rsidRPr="00F02C45">
        <w:rPr>
          <w:rFonts w:cs="Arial"/>
        </w:rPr>
        <w:t>[5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F02C45">
        <w:instrText xml:space="preserve"> ADDIN ZOTERO_ITEM CSL_CITATION {"citationID":"18l0jsjco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F02C45" w:rsidRPr="00F02C45">
        <w:rPr>
          <w:rFonts w:cs="Arial"/>
        </w:rPr>
        <w:t>[52]</w:t>
      </w:r>
      <w:r w:rsidR="00587378">
        <w:fldChar w:fldCharType="end"/>
      </w:r>
      <w:r>
        <w:t>. The similarity of these results may not persist outside of this narrow scope.</w:t>
      </w:r>
    </w:p>
    <w:p w14:paraId="46A23027" w14:textId="3213F542" w:rsidR="005820B5" w:rsidRDefault="005820B5" w:rsidP="005025B5">
      <w:pPr>
        <w:spacing w:line="480" w:lineRule="auto"/>
      </w:pPr>
      <w:r>
        <w:lastRenderedPageBreak/>
        <w:tab/>
      </w:r>
      <w:r w:rsidR="00364A0D">
        <w:t>Some cross-lingual comparisons have</w:t>
      </w:r>
      <w:r w:rsidR="0075174D">
        <w:t xml:space="preserve"> additionally</w:t>
      </w:r>
      <w:r w:rsidR="00364A0D">
        <w:t xml:space="preserve"> been conducted. </w:t>
      </w:r>
      <w:r w:rsidR="001D594E">
        <w:t>Ott et al. (2014) compared English-speaking athletes to Spanish-</w:t>
      </w:r>
      <w:r w:rsidR="002A5452">
        <w:t xml:space="preserve">English (native Spanish speakers with English as a second language) bilingual </w:t>
      </w:r>
      <w:r w:rsidR="001D594E">
        <w:t>athletes taking the ImPACT in either Spanish or English</w:t>
      </w:r>
      <w:r w:rsidR="00363735">
        <w:t xml:space="preserve"> </w:t>
      </w:r>
      <w:r w:rsidR="00363735">
        <w:fldChar w:fldCharType="begin"/>
      </w:r>
      <w:r w:rsidR="00F02C45">
        <w:instrText xml:space="preserve"> ADDIN ZOTERO_ITEM CSL_CITATION {"citationID":"adco9mrrbt","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F02C45" w:rsidRPr="00F02C45">
        <w:rPr>
          <w:rFonts w:cs="Arial"/>
        </w:rPr>
        <w:t>[51]</w:t>
      </w:r>
      <w:r w:rsidR="00363735">
        <w:fldChar w:fldCharType="end"/>
      </w:r>
      <w:r w:rsidR="001D594E">
        <w:t xml:space="preserve">. They demonstrated that </w:t>
      </w:r>
      <w:r w:rsidR="002A5452">
        <w:t>these bilingual</w:t>
      </w:r>
      <w:r w:rsidR="001D594E">
        <w:t xml:space="preserve"> athletes </w:t>
      </w:r>
      <w:r w:rsidR="00911672">
        <w:t xml:space="preserve">completing </w:t>
      </w:r>
      <w:r w:rsidR="001D594E">
        <w:t xml:space="preserve">the ImPACT </w:t>
      </w:r>
      <w:r w:rsidR="002A5452">
        <w:t xml:space="preserve">in Spanish </w:t>
      </w:r>
      <w:r w:rsidR="001D594E">
        <w:t xml:space="preserve">performed </w:t>
      </w:r>
      <w:r w:rsidR="002A5452">
        <w:t xml:space="preserve">more poorly </w:t>
      </w:r>
      <w:r w:rsidR="001D594E">
        <w:t xml:space="preserve">than </w:t>
      </w:r>
      <w:r w:rsidR="002A5452">
        <w:t>both bilingual</w:t>
      </w:r>
      <w:r w:rsidR="001D594E">
        <w:t xml:space="preserve"> and English-speaking</w:t>
      </w:r>
      <w:r w:rsidR="002A5452">
        <w:t xml:space="preserve"> individuals</w:t>
      </w:r>
      <w:r w:rsidR="001D594E">
        <w:t xml:space="preserve"> taking the test in English. Furthermore, </w:t>
      </w:r>
      <w:r w:rsidR="002A5452">
        <w:t>bilingual</w:t>
      </w:r>
      <w:r w:rsidR="001D594E">
        <w:t xml:space="preserve"> athletes </w:t>
      </w:r>
      <w:r w:rsidR="00911672">
        <w:t xml:space="preserve">administered </w:t>
      </w:r>
      <w:r w:rsidR="001D594E">
        <w:t>the test in English performed more poorly than English-speaking athletes. The authors note that this study highlights the need for caution when administering the ImPACT to Spanish- and English-speaking Hispanics</w:t>
      </w:r>
      <w:r w:rsidR="002A5452">
        <w:t xml:space="preserve"> </w:t>
      </w:r>
      <w:r w:rsidR="002A5452">
        <w:fldChar w:fldCharType="begin"/>
      </w:r>
      <w:r w:rsidR="00F02C45">
        <w:instrText xml:space="preserve"> ADDIN ZOTERO_ITEM CSL_CITATION {"citationID":"a27q468rubb","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2A5452">
        <w:fldChar w:fldCharType="separate"/>
      </w:r>
      <w:r w:rsidR="00F02C45" w:rsidRPr="00F02C45">
        <w:rPr>
          <w:rFonts w:cs="Arial"/>
        </w:rPr>
        <w:t>[51]</w:t>
      </w:r>
      <w:r w:rsidR="002A5452">
        <w:fldChar w:fldCharType="end"/>
      </w:r>
      <w:r w:rsidR="001D594E">
        <w:t>.</w:t>
      </w:r>
    </w:p>
    <w:p w14:paraId="021B267D" w14:textId="424DACB4" w:rsidR="00270F8B" w:rsidRPr="00330308" w:rsidRDefault="00270F8B" w:rsidP="005025B5">
      <w:pPr>
        <w:spacing w:line="480" w:lineRule="auto"/>
      </w:pPr>
      <w:r>
        <w:tab/>
      </w:r>
      <w:r w:rsidR="00364A0D">
        <w:t>In short,</w:t>
      </w:r>
      <w:r>
        <w:t xml:space="preserve"> ra</w:t>
      </w:r>
      <w:ins w:id="24" w:author="Microsoft Office User" w:date="2017-07-24T23:45:00Z">
        <w:r w:rsidR="002C1CE2">
          <w:t>cial and</w:t>
        </w:r>
      </w:ins>
      <w:del w:id="25" w:author="Microsoft Office User" w:date="2017-07-24T23:45:00Z">
        <w:r w:rsidDel="002C1CE2">
          <w:delText>ce,</w:delText>
        </w:r>
      </w:del>
      <w:r>
        <w:t xml:space="preserv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2A5452">
        <w:t xml:space="preserve"> following concussion </w:t>
      </w:r>
      <w:r w:rsidR="002A5452">
        <w:fldChar w:fldCharType="begin"/>
      </w:r>
      <w:r w:rsidR="00F02C45">
        <w:instrText xml:space="preserve"> ADDIN ZOTERO_ITEM CSL_CITATION {"citationID":"aqran6rf96","properties":{"formattedCitation":"{\\rtf [12\\uc0\\u8211{}20,22,39,51,52]}","plainCitation":"[12–20,22,39,51,52]"},"citationItems":[{"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id":14509,"uris":["http://zotero.org/users/1562642/items/MQKIK7G2"],"uri":["http://zotero.org/users/1562642/items/MQKIK7G2"],"itemData":{"id":14509,"type":"article-journal","title":"Directions of research in cross-cultural neuropsychology","container-title":"Journal of clinical and experimental neuropsychology","page":"143–150","volume":"17","issue":"1","source":"Google Scholar","author":[{"family":"Ardila","given":"Alfredo"}],"issued":{"date-parts":[["1995"]]}}},{"id":14575,"uris":["http://zotero.org/users/1562642/items/RIM2A7IM"],"uri":["http://zotero.org/users/1562642/items/RIM2A7IM"],"itemData":{"id":14575,"type":"article-journal","title":"Ethical issues in cross-cultural neuropsychology","container-title":"Applied Neuropsychology","page":"91-100","volume":"13","issue":"2","source":"Taylor and Francis+NEJM","abstract":"Clinical neuropsychologists who assess patients from diverse cultural and linguistic backgrounds face unique ethical challenges. In this article, we address 4 critical questions relevant to ethics of cross-cultural neuropsychology: (a) Should culture or race be considered in neuropsychological testing? (b) Should race- and ethnicity-specific normative data be used in the clinical neuropsychological evaluation? (c) Who is competent to design and translate tests for ethnic minority groups and non-English speakers and who is competent to administer and interpret them? and (d) Are neuropsychology training programs adequately preparing clinicians to be competent in the assessment of cross-cultural groups? The overall aims of the article are to highlight the complexity of these clinical and ethical issues, to provide comprehensive and balanced information to help guide clinician choices, and to stimulate future research in this area.","DOI":"10.1207/s15324826an1302_4","ISSN":"0908-4282","note":"PMID: 17009882","author":[{"family":"Brickman","given":"Adam M."},{"family":"Cabo","given":"Raquel"},{"family":"Manly","given":"Jennifer J."}],"issued":{"date-parts":[["2006",6,1]]}}},{"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4546,"uris":["http://zotero.org/users/1562642/items/9XHDT3IV"],"uri":["http://zotero.org/users/1562642/items/9XHDT3IV"],"itemData":{"id":14546,"type":"article-journal","title":"Demographically corrected norms for the California Verbal Learning Test","container-title":"Journal of Clinical and Experimental Neuropsychology","page":"80-94","volume":"22","issue":"1","source":"Taylor and Francis+NEJM","abstract":"The California Verbal Learning Test (CVLT) is designed to quantify components of verbal learning, retention and retrieval. The present study used multiple regression analyses to correct for demographic characteristics on CVLT performance measures. There were 906 subjects, of whom 549 were Caucasians (61%) and 357 were African Americans (39%). Age, education, ethnicity, and gender were found to be significant predictors of performance on several CVLT indices, including Total Words Recalled, Trial 1, Trial 5, List B, Short Delay Free Recall (SDFR), and Long Delay Free Recall (LDFR). Demographically corrected T-scores were calculated for a base sample of 672 subjects and cross-validated on 234 separate subjects. Tables and regression equations are offered to convert raw scores into T-scores corrected for age, gender, education, and ethnicity. Demographically corrected Recognition Discriminability cutoff scores were calculated for age and education levels. In order to provide some indices of important memory processes, we also computed indices of retrieval, Short-Delay forgetting and Long-Delay forgetting and present normative information for them.","DOI":"10.1076/1380-3395(200002)22:1;1-8;FT080","ISSN":"1380-3395","note":"PMID: 10649547","author":[{"family":"Norman","given":"Marc A."},{"family":"Evans","given":"Jovier D."},{"family":"Miller","given":"Walden S."},{"family":"Heaton","given":"Robert K."}],"issued":{"date-parts":[["2000",2,1]]}}},{"id":14550,"uris":["http://zotero.org/users/1562642/items/AACP9QNH"],"uri":["http://zotero.org/users/1562642/items/AACP9QNH"],"itemData":{"id":14550,"type":"article-journal","title":"Demographically corrected norms for African Americans and Caucasians on the Hopkins Verbal Learning Test–Revised, Brief Visuospatial Memory Test–Revised, Stroop Color and Word Test, and Wisconsin Card Sorting Test 64-Card Version","container-title":"Journal of Clinical and Experimental Neuropsychology","page":"793-804","volume":"33","issue":"7","source":"Taylor and Francis+NEJM","abstract":"Memory and executive functioning are two important components of clinical neuropsychological (NP) practice and research. Multiple demographic factors are known to affect performance differentially on most NP tests, but adequate normative corrections, inclusive of race/ethnicity, are not available for many widely used instruments. This study compared demographic contributions for widely used tests of verbal and visual learning and memory (Brief Visual Memory Test–Revised, Hopkins Verbal Memory Test–Revised) and executive functioning (Stroop Color and Word Test, Wisconsin Card Sorting Test–64) in groups of healthy Caucasians (n = 143) and African Americans (n = 103). Demographic factors of age, education, gender, and race/ethnicity were found to be significant factors on some indices of all four tests. The magnitude of demographic contributions (especially age) was greater for African Americans than for Caucasians on most measures. New, demographically corrected T-score formulas were calculated for each race/ethnicity. The rates of NP impairment using previously published normative standards significantly overestimated NP impairment in African Americans. Utilizing the new demographic corrections developed and presented herein, NP impairment rates were comparable between the two race/ethnicities and were unrelated to the other demographic characteristics (age, education, gender) in either race/ethnicity group. Findings support the need to consider extended demographic contributions to neuropsychological test performance in clinical and research settings.","DOI":"10.1080/13803395.2011.559157","ISSN":"1380-3395","note":"PMID: 21547817","author":[{"family":"Norman","given":"Marc A."},{"family":"Moore","given":"David J."},{"family":"Taylor","given":"Michael"},{"family":"Jr","given":"Donald Franklin"},{"family":"Cysique","given":"Lucette"},{"family":"Ake","given":"Chris"},{"family":"Lazarretto","given":"Deborah"},{"family":"Vaida","given":"Florin"},{"family":"Heaton","given":"Robert K."},{"family":"Group","given":"the HNRC"}],"issued":{"date-parts":[["2011",8,1]]}}},{"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A5452">
        <w:fldChar w:fldCharType="separate"/>
      </w:r>
      <w:r w:rsidR="00F02C45" w:rsidRPr="00F02C45">
        <w:rPr>
          <w:rFonts w:cs="Arial"/>
          <w:szCs w:val="24"/>
        </w:rPr>
        <w:t>[12–20,22,39,51,52]</w:t>
      </w:r>
      <w:r w:rsidR="002A5452">
        <w:fldChar w:fldCharType="end"/>
      </w:r>
      <w:r w:rsidR="00364A0D">
        <w:t xml:space="preserve">. We therefore must </w:t>
      </w:r>
      <w:r>
        <w:t xml:space="preserve">determine </w:t>
      </w:r>
      <w:r w:rsidR="00364A0D">
        <w:t xml:space="preserve">whether </w:t>
      </w:r>
      <w:r>
        <w:t>these important demographic features</w:t>
      </w:r>
      <w:r w:rsidR="00376BAE">
        <w:t xml:space="preserve"> (e.g. race, culture/ethnicity, and language)</w:t>
      </w:r>
      <w:r w:rsidR="00364A0D">
        <w:t xml:space="preserve"> are being reported,</w:t>
      </w:r>
      <w:r>
        <w:t xml:space="preserve"> and then identify to what extent </w:t>
      </w:r>
      <w:r w:rsidR="00376BAE">
        <w:t>they</w:t>
      </w:r>
      <w:r w:rsidR="00742F3D">
        <w:t xml:space="preserve"> are factored into the analysis and interpretation of concussion-related </w:t>
      </w:r>
      <w:commentRangeStart w:id="26"/>
      <w:r w:rsidR="00742F3D">
        <w:t xml:space="preserve">neurocognitive outcomes. </w:t>
      </w:r>
      <w:commentRangeEnd w:id="26"/>
      <w:r w:rsidR="0062563D">
        <w:rPr>
          <w:rStyle w:val="CommentReference"/>
        </w:rPr>
        <w:commentReference w:id="26"/>
      </w:r>
    </w:p>
    <w:p w14:paraId="6BDF19A1" w14:textId="0FCD8932" w:rsidR="0062563D" w:rsidRDefault="0062563D" w:rsidP="0062563D">
      <w:pPr>
        <w:spacing w:line="480" w:lineRule="auto"/>
        <w:jc w:val="center"/>
        <w:rPr>
          <w:ins w:id="27" w:author="Microsoft Office User" w:date="2017-07-24T23:50:00Z"/>
          <w:b/>
        </w:rPr>
        <w:pPrChange w:id="28" w:author="Microsoft Office User" w:date="2017-07-24T23:50:00Z">
          <w:pPr>
            <w:spacing w:line="480" w:lineRule="auto"/>
          </w:pPr>
        </w:pPrChange>
      </w:pPr>
      <w:ins w:id="29" w:author="Microsoft Office User" w:date="2017-07-24T23:50:00Z">
        <w:r>
          <w:rPr>
            <w:b/>
          </w:rPr>
          <w:t>Methods</w:t>
        </w:r>
      </w:ins>
    </w:p>
    <w:p w14:paraId="5C741C15" w14:textId="182F5BBD" w:rsidR="00E542C3" w:rsidDel="0062563D" w:rsidRDefault="00E542C3" w:rsidP="005025B5">
      <w:pPr>
        <w:spacing w:line="480" w:lineRule="auto"/>
        <w:jc w:val="center"/>
        <w:rPr>
          <w:del w:id="30" w:author="Microsoft Office User" w:date="2017-07-24T23:50:00Z"/>
          <w:b/>
        </w:rPr>
      </w:pPr>
      <w:del w:id="31" w:author="Microsoft Office User" w:date="2017-07-24T23:50:00Z">
        <w:r w:rsidDel="0062563D">
          <w:rPr>
            <w:b/>
          </w:rPr>
          <w:delText xml:space="preserve">Overview of </w:delText>
        </w:r>
        <w:r w:rsidR="002D2328" w:rsidDel="0062563D">
          <w:rPr>
            <w:b/>
          </w:rPr>
          <w:delText>L</w:delText>
        </w:r>
        <w:r w:rsidDel="0062563D">
          <w:rPr>
            <w:b/>
          </w:rPr>
          <w:delText>iterature</w:delText>
        </w:r>
      </w:del>
    </w:p>
    <w:p w14:paraId="0F85500A" w14:textId="5639BE56" w:rsidR="003109BB" w:rsidRPr="002D2328" w:rsidRDefault="003109BB" w:rsidP="005025B5">
      <w:pPr>
        <w:spacing w:line="480" w:lineRule="auto"/>
        <w:rPr>
          <w:b/>
        </w:rPr>
      </w:pPr>
      <w:r w:rsidRPr="002D2328">
        <w:rPr>
          <w:b/>
        </w:rPr>
        <w:t>Search strategy</w:t>
      </w:r>
    </w:p>
    <w:p w14:paraId="085C4117" w14:textId="42B91BD1"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PsycInfo, CINAHL, MEDLINE, SportDiscus, </w:t>
      </w:r>
      <w:r w:rsidR="00C1033C">
        <w:t xml:space="preserve">and </w:t>
      </w:r>
      <w:r w:rsidR="00945202">
        <w:t>Psychology and Behavioral Science Collection (all available through EBSCOHost at Utah State</w:t>
      </w:r>
      <w:r w:rsidR="00376BAE">
        <w:t xml:space="preserve"> University</w:t>
      </w:r>
      <w:r w:rsidR="00945202">
        <w:t xml:space="preserve">) Search terms for </w:t>
      </w:r>
      <w:r w:rsidR="00945202">
        <w:lastRenderedPageBreak/>
        <w:t xml:space="preserve">all databases included terms related to concussion (“concuss*” OR “mTBI” OR “mild traumatic brain injury” OR “closed head injury”) and terms related to neurocognitive testing (“*cognitive” OR “*cognitive test”). </w:t>
      </w:r>
      <w:r w:rsidR="00B14AFC">
        <w:t>Only articles published in English were considered.</w:t>
      </w:r>
    </w:p>
    <w:p w14:paraId="41F91250" w14:textId="1A6FC016"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using for inclusion 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57878477" w:rsidR="009D6CC1" w:rsidRDefault="009D6CC1" w:rsidP="00E70DEE">
      <w:pPr>
        <w:pStyle w:val="ListParagraph"/>
        <w:numPr>
          <w:ilvl w:val="0"/>
          <w:numId w:val="2"/>
        </w:numPr>
        <w:spacing w:line="480" w:lineRule="auto"/>
      </w:pPr>
      <w:r>
        <w:t xml:space="preserve">Articles reported on specific neurocognitive or neuropsychological tests. Articles were </w:t>
      </w:r>
      <w:ins w:id="32" w:author="Microsoft Office User" w:date="2017-07-24T23:56:00Z">
        <w:r w:rsidR="00C0001E">
          <w:t>included</w:t>
        </w:r>
      </w:ins>
      <w:del w:id="33" w:author="Microsoft Office User" w:date="2017-07-24T23:56:00Z">
        <w:r w:rsidDel="00C0001E">
          <w:delText>not excluded</w:delText>
        </w:r>
      </w:del>
      <w:r>
        <w:t xml:space="preserve"> </w:t>
      </w:r>
      <w:r w:rsidR="00C12EC9">
        <w:t>if test scores were used to stratify individuals into groups (e.g., post-concussion syndrome (PCS) or no PCS)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and subconcussive effects (e.g., repetitive head impacts from boxing or soccer without formal concussion diagnosis).</w:t>
      </w:r>
      <w:r w:rsidR="00C12EC9">
        <w:t xml:space="preserve"> This wide range of contexts was chosen to ensure a </w:t>
      </w:r>
      <w:r w:rsidR="00C12EC9">
        <w:lastRenderedPageBreak/>
        <w:t>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444C03BF" w:rsidR="009D6CC1" w:rsidRDefault="00C12EC9" w:rsidP="00E70DEE">
      <w:pPr>
        <w:spacing w:line="480" w:lineRule="auto"/>
        <w:ind w:firstLine="810"/>
      </w:pPr>
      <w:r>
        <w:t xml:space="preserve">After applying inclusion criteria, </w:t>
      </w:r>
      <w:r w:rsidR="00041D20">
        <w:t>1254</w:t>
      </w:r>
      <w:r>
        <w:t xml:space="preserve"> articles remaine</w:t>
      </w:r>
      <w:ins w:id="34" w:author="Microsoft Office User" w:date="2017-07-24T23:57:00Z">
        <w:r w:rsidR="00C0001E">
          <w:t xml:space="preserve">d and </w:t>
        </w:r>
      </w:ins>
      <w:del w:id="35" w:author="Microsoft Office User" w:date="2017-07-24T23:57:00Z">
        <w:r w:rsidDel="00C0001E">
          <w:delText>d</w:delText>
        </w:r>
        <w:r w:rsidR="009D6CC1" w:rsidDel="00C0001E">
          <w:delText xml:space="preserve">. For these remaining articles, </w:delText>
        </w:r>
      </w:del>
      <w:r w:rsidR="009D6CC1">
        <w:t xml:space="preserve">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 inclusion/exclusion process</w:t>
      </w:r>
      <w:r w:rsidR="009D6CC1">
        <w:t>.</w:t>
      </w:r>
    </w:p>
    <w:p w14:paraId="1ED2CF71" w14:textId="1AFFB086"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commentRangeStart w:id="36"/>
      <w:r w:rsidR="004376AB">
        <w:t xml:space="preserve">were </w:t>
      </w:r>
      <w:r w:rsidR="0057552F">
        <w:t xml:space="preserve">coded. </w:t>
      </w:r>
      <w:commentRangeEnd w:id="36"/>
      <w:r w:rsidR="00415418">
        <w:rPr>
          <w:rStyle w:val="CommentReference"/>
        </w:rPr>
        <w:commentReference w:id="36"/>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or 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in the analyses. </w:t>
      </w:r>
      <w:r w:rsidR="00417608">
        <w:t>T</w:t>
      </w:r>
      <w:r w:rsidR="00C355F1">
        <w:t xml:space="preserve">he primary country of recruitment </w:t>
      </w:r>
      <w:r w:rsidR="00431547">
        <w:t>for participants</w:t>
      </w:r>
      <w:r w:rsidR="00417608">
        <w:t xml:space="preserve"> was also coded</w:t>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participants. </w:t>
      </w:r>
      <w:r w:rsidR="00431547">
        <w:t>Again, country of recruitment was not taken as implicit identification of the primary language of the participants.</w:t>
      </w:r>
    </w:p>
    <w:p w14:paraId="54365970" w14:textId="4156CBD3" w:rsidR="00285A77" w:rsidRDefault="00285A77" w:rsidP="005025B5">
      <w:pPr>
        <w:spacing w:line="480" w:lineRule="auto"/>
      </w:pPr>
      <w:r>
        <w:lastRenderedPageBreak/>
        <w:tab/>
      </w:r>
      <w:r w:rsidR="00A87E63">
        <w:t xml:space="preserve">Coded articles were then sorted to determine the frequency of reporting various racial, ethnic and linguistic participant </w:t>
      </w:r>
      <w:ins w:id="37" w:author="Microsoft Office User" w:date="2017-07-25T20:44:00Z">
        <w:r w:rsidR="00494590">
          <w:t xml:space="preserve">characteristics. </w:t>
        </w:r>
      </w:ins>
      <w:del w:id="38" w:author="Microsoft Office User" w:date="2017-07-25T20:44:00Z">
        <w:r w:rsidR="00A87E63" w:rsidDel="00494590">
          <w:delText xml:space="preserve">and testing distributions. </w:delText>
        </w:r>
      </w:del>
      <w:r w:rsidR="00A87E63">
        <w:t xml:space="preserve">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D67BF7">
        <w:t xml:space="preserve">Macciochi et al. (2013) </w:t>
      </w:r>
      <w:r w:rsidR="00F40B16">
        <w:t>reported African American as “race”</w:t>
      </w:r>
      <w:r w:rsidR="00D67BF7" w:rsidRPr="00D67BF7">
        <w:t xml:space="preserve"> </w:t>
      </w:r>
      <w:r w:rsidR="00D67BF7">
        <w:fldChar w:fldCharType="begin"/>
      </w:r>
      <w:r w:rsidR="00F02C45">
        <w:instrText xml:space="preserve"> ADDIN ZOTERO_ITEM CSL_CITATION {"citationID":"a1t7pbqgf2q","properties":{"formattedCitation":"[54]","plainCitation":"[5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F02C45" w:rsidRPr="00F02C45">
        <w:rPr>
          <w:rFonts w:cs="Arial"/>
        </w:rPr>
        <w:t>[5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F02C45">
        <w:instrText xml:space="preserve"> ADDIN ZOTERO_ITEM CSL_CITATION {"citationID":"a270e9fqpvi","properties":{"formattedCitation":"[55]","plainCitation":"[5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F02C45" w:rsidRPr="00F02C45">
        <w:rPr>
          <w:rFonts w:cs="Arial"/>
        </w:rPr>
        <w:t>[55]</w:t>
      </w:r>
      <w:r w:rsidR="00D67BF7">
        <w:fldChar w:fldCharType="end"/>
      </w:r>
      <w:r w:rsidR="00D67BF7">
        <w:t>.</w:t>
      </w:r>
      <w:r w:rsidR="00F40B16">
        <w:t xml:space="preserve"> </w:t>
      </w:r>
      <w:r w:rsidR="00A87E63">
        <w:t>Data are presented as percentages of the total sample of articles.</w:t>
      </w:r>
    </w:p>
    <w:p w14:paraId="77032DB5" w14:textId="6F02EF27" w:rsidR="00152D40" w:rsidRPr="002D2328" w:rsidRDefault="00285A77" w:rsidP="005025B5">
      <w:pPr>
        <w:spacing w:line="480" w:lineRule="auto"/>
        <w:rPr>
          <w:b/>
        </w:rPr>
      </w:pPr>
      <w:r w:rsidRPr="002D2328">
        <w:rPr>
          <w:b/>
        </w:rPr>
        <w:t>Results</w:t>
      </w:r>
    </w:p>
    <w:p w14:paraId="29C852E9" w14:textId="0B83DCC3" w:rsidR="007A4493" w:rsidRPr="007A4493" w:rsidRDefault="007A4493" w:rsidP="005025B5">
      <w:pPr>
        <w:spacing w:line="480" w:lineRule="auto"/>
      </w:pPr>
      <w:r>
        <w:rPr>
          <w:i/>
        </w:rPr>
        <w:tab/>
      </w:r>
      <w:r w:rsidR="00A1779C">
        <w:rPr>
          <w:i/>
        </w:rPr>
        <w:t>Article characteristics</w:t>
      </w:r>
      <w:r w:rsidR="002D2328">
        <w:rPr>
          <w:b/>
        </w:rPr>
        <w:t>.</w:t>
      </w:r>
      <w:r>
        <w:rPr>
          <w:i/>
        </w:rPr>
        <w:tab/>
      </w:r>
    </w:p>
    <w:p w14:paraId="309C9B7E" w14:textId="5EF0F06F" w:rsidR="00A1779C" w:rsidRDefault="009707AF" w:rsidP="005025B5">
      <w:pPr>
        <w:spacing w:line="480" w:lineRule="auto"/>
      </w:pPr>
      <w:r>
        <w:tab/>
      </w:r>
      <w:commentRangeStart w:id="39"/>
      <w:r>
        <w:t xml:space="preserve">Despite some evidence for racial, cultural/ethnic, and linguistic influence on neurocognitive testing, demographics are under-reported in the literature. </w:t>
      </w:r>
      <w:commentRangeEnd w:id="39"/>
      <w:r w:rsidR="00415418">
        <w:rPr>
          <w:rStyle w:val="CommentReference"/>
        </w:rPr>
        <w:commentReference w:id="39"/>
      </w:r>
      <w:r>
        <w:t xml:space="preserve">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commentRangeStart w:id="40"/>
      <w:r w:rsidR="00431547">
        <w:t>197</w:t>
      </w:r>
      <w:r w:rsidR="00626830">
        <w:t>6</w:t>
      </w:r>
      <w:r w:rsidR="00431547">
        <w:t xml:space="preserve"> </w:t>
      </w:r>
      <w:r w:rsidR="009930DA">
        <w:t xml:space="preserve">and </w:t>
      </w:r>
      <w:r w:rsidR="00431547">
        <w:t xml:space="preserve">2016 </w:t>
      </w:r>
      <w:commentRangeEnd w:id="40"/>
      <w:r w:rsidR="00A03539">
        <w:rPr>
          <w:rStyle w:val="CommentReference"/>
        </w:rPr>
        <w:commentReference w:id="40"/>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 xml:space="preserve">United States. See Figure 2 for a more detailed view of articles by country. </w:t>
      </w:r>
    </w:p>
    <w:p w14:paraId="582C0CEC" w14:textId="77777777" w:rsidR="00A1779C" w:rsidRDefault="00A1779C" w:rsidP="00E70DEE">
      <w:pPr>
        <w:spacing w:line="480" w:lineRule="auto"/>
        <w:ind w:firstLine="720"/>
        <w:rPr>
          <w:i/>
        </w:rPr>
      </w:pPr>
      <w:r w:rsidRPr="00F40B16">
        <w:rPr>
          <w:i/>
        </w:rPr>
        <w:t>Reporting demographics</w:t>
      </w:r>
    </w:p>
    <w:p w14:paraId="1F805D84" w14:textId="27B42413" w:rsidR="00CC2117" w:rsidRDefault="009707AF" w:rsidP="00571CA6">
      <w:pPr>
        <w:spacing w:line="480" w:lineRule="auto"/>
        <w:ind w:firstLine="720"/>
      </w:pPr>
      <w:r>
        <w:t>Of the</w:t>
      </w:r>
      <w:r w:rsidR="00A1779C">
        <w:t xml:space="preserve"> </w:t>
      </w:r>
      <w:r w:rsidR="007540A6">
        <w:t>768</w:t>
      </w:r>
      <w:r w:rsidR="00A1779C">
        <w:t xml:space="preserve"> included articles</w:t>
      </w:r>
      <w:r>
        <w:t xml:space="preserve">, </w:t>
      </w:r>
      <w:r w:rsidR="00E77BE6">
        <w:t>36.</w:t>
      </w:r>
      <w:r w:rsidR="00F52D42">
        <w:t>0</w:t>
      </w:r>
      <w:r w:rsidR="007540A6">
        <w:t>7</w:t>
      </w:r>
      <w:r>
        <w:t>% (</w:t>
      </w:r>
      <w:r w:rsidR="00A1779C">
        <w:t xml:space="preserve">n = </w:t>
      </w:r>
      <w:r w:rsidR="00F52D42">
        <w:t>277</w:t>
      </w:r>
      <w:r w:rsidR="00431547">
        <w:t xml:space="preserve"> </w:t>
      </w:r>
      <w:r>
        <w:t xml:space="preserve">articles) reported distributions of the participants on one of these three demographic </w:t>
      </w:r>
      <w:r w:rsidR="00255D91">
        <w:t>characteristics</w:t>
      </w:r>
      <w:r>
        <w:t xml:space="preserve">. </w:t>
      </w:r>
      <w:r w:rsidR="007540A6">
        <w:t>20.01</w:t>
      </w:r>
      <w:r w:rsidR="00A1779C">
        <w:t>%</w:t>
      </w:r>
      <w:r w:rsidR="00A60D4C">
        <w:t xml:space="preserve"> (</w:t>
      </w:r>
      <w:r w:rsidR="00A1779C">
        <w:t xml:space="preserve">n = </w:t>
      </w:r>
      <w:r w:rsidR="00F52D42">
        <w:t>164</w:t>
      </w:r>
      <w:r w:rsidR="00A1779C">
        <w:t xml:space="preserve"> articles</w:t>
      </w:r>
      <w:r w:rsidR="00A60D4C">
        <w:t>) reported distributions of race, culture, ethnicity, or country of origin</w:t>
      </w:r>
      <w:r w:rsidR="00E22667">
        <w:t xml:space="preserve"> (Table 1)</w:t>
      </w:r>
      <w:r w:rsidR="00A60D4C">
        <w:t xml:space="preserve">. </w:t>
      </w:r>
      <w:r w:rsidR="00E77BE6">
        <w:t xml:space="preserve">Additionally, </w:t>
      </w:r>
      <w:r w:rsidR="00A1779C">
        <w:t>2</w:t>
      </w:r>
      <w:r w:rsidR="00E77BE6">
        <w:t>1.8</w:t>
      </w:r>
      <w:r w:rsidR="00F52D42">
        <w:t>8</w:t>
      </w:r>
      <w:r w:rsidR="00A1779C">
        <w:t xml:space="preserve">% (n = </w:t>
      </w:r>
      <w:r w:rsidR="00F52D42">
        <w:t>168</w:t>
      </w:r>
      <w:r w:rsidR="00A1779C">
        <w:t xml:space="preserve"> articles</w:t>
      </w:r>
      <w:r w:rsidR="00A60D4C">
        <w:t>)</w:t>
      </w:r>
      <w:r>
        <w:t xml:space="preserve"> reported language</w:t>
      </w:r>
      <w:ins w:id="41" w:author="Microsoft Office User" w:date="2017-07-25T20:45:00Z">
        <w:r w:rsidR="00B53ADB">
          <w:t xml:space="preserve">s spoken by participants </w:t>
        </w:r>
      </w:ins>
      <w:del w:id="42" w:author="Microsoft Office User" w:date="2017-07-25T20:45:00Z">
        <w:r w:rsidDel="00B53ADB">
          <w:delText xml:space="preserve"> distributions</w:delText>
        </w:r>
      </w:del>
      <w:r w:rsidR="00E22667">
        <w:t xml:space="preserve"> (Table 2)</w:t>
      </w:r>
      <w:r>
        <w:t xml:space="preserve">. Furthermore, of the </w:t>
      </w:r>
      <w:r w:rsidR="00A70181">
        <w:t>277</w:t>
      </w:r>
      <w:r w:rsidR="00417608">
        <w:t xml:space="preserve"> </w:t>
      </w:r>
      <w:r>
        <w:t xml:space="preserve">reporting any of these distributions, </w:t>
      </w:r>
      <w:r w:rsidR="00E77BE6">
        <w:t>55</w:t>
      </w:r>
      <w:r w:rsidR="00417608">
        <w:t xml:space="preserve"> </w:t>
      </w:r>
      <w:r w:rsidR="00A1779C">
        <w:t>articles (</w:t>
      </w:r>
      <w:r w:rsidR="00A70181">
        <w:t>19.86</w:t>
      </w:r>
      <w:r w:rsidR="00A1779C">
        <w:t xml:space="preserve">% of those reporting these demographics; </w:t>
      </w:r>
      <w:r w:rsidR="00E77BE6">
        <w:t>7.1</w:t>
      </w:r>
      <w:r w:rsidR="00A70181">
        <w:t>6</w:t>
      </w:r>
      <w:r w:rsidR="00A1779C">
        <w:t xml:space="preserve">% of all included articles) </w:t>
      </w:r>
      <w:r>
        <w:t xml:space="preserve">reported </w:t>
      </w:r>
      <w:r>
        <w:lastRenderedPageBreak/>
        <w:t>both language and race</w:t>
      </w:r>
      <w:r w:rsidR="00417608">
        <w:t xml:space="preserve">, </w:t>
      </w:r>
      <w:r>
        <w:t>culture/ethnicity</w:t>
      </w:r>
      <w:r w:rsidR="00417608">
        <w:t>, or country of origin</w:t>
      </w:r>
      <w:r w:rsidR="00A1779C">
        <w:t>.</w:t>
      </w:r>
      <w:r>
        <w:t xml:space="preserve"> </w:t>
      </w:r>
      <w:r w:rsidR="007A4493">
        <w:t xml:space="preserve">Finally, </w:t>
      </w:r>
      <w:r w:rsidR="006D00DC">
        <w:t xml:space="preserve">of the </w:t>
      </w:r>
      <w:r w:rsidR="00A70181">
        <w:t>277</w:t>
      </w:r>
      <w:r w:rsidR="006D00DC">
        <w:t xml:space="preserve"> articles</w:t>
      </w:r>
      <w:r w:rsidR="00F66385">
        <w:t xml:space="preserve"> reporting demographic data</w:t>
      </w:r>
      <w:r w:rsidR="006D00DC">
        <w:t xml:space="preserve">, </w:t>
      </w:r>
      <w:r w:rsidR="00A70181">
        <w:t>14</w:t>
      </w:r>
      <w:r w:rsidR="00A67237">
        <w:t xml:space="preserve"> articles (</w:t>
      </w:r>
      <w:r w:rsidR="00E77BE6">
        <w:t>5.</w:t>
      </w:r>
      <w:r w:rsidR="00A70181">
        <w:t>05</w:t>
      </w:r>
      <w:r w:rsidR="00A67237">
        <w:t xml:space="preserve">% of those reporting demographic data, </w:t>
      </w:r>
      <w:r w:rsidR="00A70181">
        <w:t>1.82</w:t>
      </w:r>
      <w:r w:rsidR="00A67237">
        <w:t>% of all included articles)</w:t>
      </w:r>
      <w:r w:rsidR="007A4493">
        <w:t xml:space="preserve"> </w:t>
      </w:r>
      <w:r w:rsidR="00A67237">
        <w:t xml:space="preserve">reported </w:t>
      </w:r>
      <w:r w:rsidR="007A4493">
        <w:t>these categories in the data analyses</w:t>
      </w:r>
      <w:r w:rsidR="005823E8">
        <w:t xml:space="preserve"> or stratified outcomes based </w:t>
      </w:r>
      <w:ins w:id="43" w:author="Microsoft Office User" w:date="2017-07-25T20:46:00Z">
        <w:r w:rsidR="00B53ADB">
          <w:t xml:space="preserve">on </w:t>
        </w:r>
      </w:ins>
      <w:r w:rsidR="005823E8">
        <w:t>these demographic characteristics</w:t>
      </w:r>
      <w:r w:rsidR="007A4493">
        <w:t xml:space="preserve"> </w:t>
      </w:r>
      <w:r w:rsidR="007A4493">
        <w:fldChar w:fldCharType="begin"/>
      </w:r>
      <w:r w:rsidR="00F02C45">
        <w:instrText xml:space="preserve"> ADDIN ZOTERO_ITEM CSL_CITATION {"citationID":"GQo3Ro4J","properties":{"formattedCitation":"{\\rtf [39,51,52,54,56\\uc0\\u8211{}65]}","plainCitation":"[39,51,52,54,56–65]"},"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F02C45" w:rsidRPr="00F02C45">
        <w:rPr>
          <w:rFonts w:cs="Arial"/>
          <w:szCs w:val="24"/>
        </w:rPr>
        <w:t>[39,51,52,54,56–65]</w:t>
      </w:r>
      <w:r w:rsidR="007A4493">
        <w:fldChar w:fldCharType="end"/>
      </w:r>
      <w:r w:rsidR="007A4493">
        <w:t xml:space="preserve">. </w:t>
      </w:r>
    </w:p>
    <w:p w14:paraId="43E095D3" w14:textId="0873B8DE" w:rsidR="00DB4169" w:rsidRDefault="00DB4169" w:rsidP="00571CA6">
      <w:pPr>
        <w:spacing w:line="480" w:lineRule="auto"/>
        <w:ind w:firstLine="720"/>
      </w:pPr>
      <w:r>
        <w:t>&lt;Insert Table 1 approximately here&gt;</w:t>
      </w:r>
    </w:p>
    <w:p w14:paraId="1C98F45D" w14:textId="35EEE7CD" w:rsidR="00A2281C" w:rsidRDefault="00DB4169" w:rsidP="00A2281C">
      <w:pPr>
        <w:spacing w:line="480" w:lineRule="auto"/>
        <w:ind w:firstLine="720"/>
      </w:pPr>
      <w:r>
        <w:t>&lt;Ins</w:t>
      </w:r>
      <w:r w:rsidR="00632A5B">
        <w:t>ert Table 2 approximately here&gt;</w:t>
      </w:r>
    </w:p>
    <w:p w14:paraId="305A2E2A" w14:textId="761FC33E" w:rsidR="007A4493" w:rsidRDefault="002D2328" w:rsidP="005025B5">
      <w:pPr>
        <w:spacing w:line="480" w:lineRule="auto"/>
        <w:ind w:firstLine="720"/>
        <w:rPr>
          <w:b/>
        </w:rPr>
      </w:pPr>
      <w:r w:rsidRPr="00F40B16">
        <w:rPr>
          <w:i/>
        </w:rPr>
        <w:t>Articles reporting r</w:t>
      </w:r>
      <w:r w:rsidR="007A4493" w:rsidRPr="00F40B16">
        <w:rPr>
          <w:i/>
        </w:rPr>
        <w:t>ace</w:t>
      </w:r>
      <w:r w:rsidR="009930DA" w:rsidRPr="00F40B16">
        <w:rPr>
          <w:i/>
        </w:rPr>
        <w:t xml:space="preserve">, </w:t>
      </w:r>
      <w:r w:rsidRPr="00F40B16">
        <w:rPr>
          <w:i/>
        </w:rPr>
        <w:t>c</w:t>
      </w:r>
      <w:r w:rsidR="009930DA" w:rsidRPr="00F40B16">
        <w:rPr>
          <w:i/>
        </w:rPr>
        <w:t xml:space="preserve">ulture, </w:t>
      </w:r>
      <w:r w:rsidRPr="00F40B16">
        <w:rPr>
          <w:i/>
        </w:rPr>
        <w:t>e</w:t>
      </w:r>
      <w:r w:rsidR="009930DA" w:rsidRPr="00F40B16">
        <w:rPr>
          <w:i/>
        </w:rPr>
        <w:t xml:space="preserve">thnicity, or </w:t>
      </w:r>
      <w:r w:rsidRPr="00F40B16">
        <w:rPr>
          <w:i/>
        </w:rPr>
        <w:t>c</w:t>
      </w:r>
      <w:r w:rsidR="001A352F" w:rsidRPr="00F40B16">
        <w:rPr>
          <w:i/>
        </w:rPr>
        <w:t xml:space="preserve">ountry of </w:t>
      </w:r>
      <w:r w:rsidRPr="00F40B16">
        <w:rPr>
          <w:i/>
        </w:rPr>
        <w:t>o</w:t>
      </w:r>
      <w:r w:rsidR="001A352F" w:rsidRPr="00F40B16">
        <w:rPr>
          <w:i/>
        </w:rPr>
        <w:t>rigin</w:t>
      </w:r>
      <w:r>
        <w:rPr>
          <w:b/>
        </w:rPr>
        <w:t>.</w:t>
      </w:r>
    </w:p>
    <w:p w14:paraId="36611EEB" w14:textId="7FFDFB66"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Caucasian or white</w:t>
      </w:r>
      <w:r w:rsidR="00023F40">
        <w:t xml:space="preserve"> without reporting actual values</w:t>
      </w:r>
      <w:r w:rsidR="00E70DEE">
        <w:t xml:space="preserve"> </w:t>
      </w:r>
      <w:r w:rsidR="00E70DEE">
        <w:fldChar w:fldCharType="begin"/>
      </w:r>
      <w:r w:rsidR="00A2281C">
        <w:instrText xml:space="preserve"> ADDIN ZOTERO_ITEM CSL_CITATION {"citationID":"aj9ck0llm2","properties":{"formattedCitation":"[299,321]","plainCitation":"[299,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A2281C" w:rsidRPr="00A2281C">
        <w:rPr>
          <w:rFonts w:cs="Arial"/>
        </w:rPr>
        <w:t>[299,321]</w:t>
      </w:r>
      <w:r w:rsidR="00E70DEE">
        <w:fldChar w:fldCharType="end"/>
      </w:r>
      <w:r w:rsidR="00E70DEE">
        <w:t xml:space="preserve">, while one simply noted “comparable… ethnic backgrounds” between groups </w:t>
      </w:r>
      <w:r w:rsidR="00E70DEE">
        <w:fldChar w:fldCharType="begin"/>
      </w:r>
      <w:r w:rsidR="00A2281C">
        <w:instrText xml:space="preserve"> ADDIN ZOTERO_ITEM CSL_CITATION {"citationID":"a27n1aho3te","properties":{"formattedCitation":"[322]","plainCitation":"[322]"},"citationItems":[{"id":4806,"uris":["http://zotero.org/users/1562642/items/VANIRJR6"],"uri":["http://zotero.org/users/1562642/items/VANIRJR6"],"itemData":{"id":4806,"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A2281C" w:rsidRPr="00A2281C">
        <w:rPr>
          <w:rFonts w:cs="Arial"/>
        </w:rPr>
        <w:t>[322]</w:t>
      </w:r>
      <w:r w:rsidR="00E70DEE">
        <w:fldChar w:fldCharType="end"/>
      </w:r>
      <w:r w:rsidR="00E70DEE">
        <w:t>.</w:t>
      </w:r>
      <w:r w:rsidR="00023F40">
        <w:t xml:space="preserve"> </w:t>
      </w:r>
      <w:r w:rsidR="00A612F0">
        <w:t>One</w:t>
      </w:r>
      <w:r w:rsidR="00F739EA">
        <w:t xml:space="preserve"> </w:t>
      </w:r>
      <w:r w:rsidR="00A612F0">
        <w:t xml:space="preserve">further </w:t>
      </w:r>
      <w:r w:rsidR="00F739EA">
        <w:t>article reported individuals in terms of race, culture, or ethnicity, however it was unclear in the text whether the distributional percentages reflected the entire sample including control participants, the entire sample prior to exclusionary criteria being applied, or only those individuals with a mild TBI</w:t>
      </w:r>
      <w:r w:rsidR="00E70DEE">
        <w:t xml:space="preserve"> </w:t>
      </w:r>
      <w:r w:rsidR="00E70DEE">
        <w:fldChar w:fldCharType="begin"/>
      </w:r>
      <w:r w:rsidR="00A2281C">
        <w:instrText xml:space="preserve"> ADDIN ZOTERO_ITEM CSL_CITATION {"citationID":"ak3fgn3nm8","properties":{"formattedCitation":"[260]","plainCitation":"[260]"},"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A2281C" w:rsidRPr="00A2281C">
        <w:rPr>
          <w:rFonts w:cs="Arial"/>
        </w:rPr>
        <w:t>[260]</w:t>
      </w:r>
      <w:r w:rsidR="00E70DEE">
        <w:fldChar w:fldCharType="end"/>
      </w:r>
      <w:r w:rsidR="00F739EA">
        <w:t xml:space="preserve">. Therefore, </w:t>
      </w:r>
      <w:r w:rsidR="00A67237">
        <w:t>for the purposes of this review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6CAAFF71" w:rsidR="00A612F0" w:rsidRDefault="00F739EA" w:rsidP="005025B5">
      <w:pPr>
        <w:spacing w:line="480" w:lineRule="auto"/>
        <w:ind w:firstLine="720"/>
      </w:pPr>
      <w:r>
        <w:t xml:space="preserve">Among those articles reporting race, culture, or ethnicity demographics, a total of </w:t>
      </w:r>
      <w:r w:rsidR="00563163">
        <w:t>73</w:t>
      </w:r>
      <w:r>
        <w:t xml:space="preserve"> descriptors are used, many of which overlap each other but are not reported </w:t>
      </w:r>
      <w:r>
        <w:lastRenderedPageBreak/>
        <w:t>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B325F2">
        <w:t>3</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B325F2">
        <w:t xml:space="preserve">4 </w:t>
      </w:r>
      <w:r w:rsidR="007073FD">
        <w:t>for frequencies of these descriptors</w:t>
      </w:r>
      <w:r w:rsidR="00A612F0">
        <w:t xml:space="preserve">. </w:t>
      </w:r>
    </w:p>
    <w:p w14:paraId="77167AA6" w14:textId="7EBE11D0" w:rsidR="007126CC" w:rsidRDefault="007126CC" w:rsidP="005025B5">
      <w:pPr>
        <w:spacing w:line="480" w:lineRule="auto"/>
        <w:ind w:firstLine="720"/>
      </w:pPr>
      <w:r>
        <w:t>&lt;Insert Table 3 approximately here&gt;</w:t>
      </w:r>
    </w:p>
    <w:p w14:paraId="5CBE631A" w14:textId="25718A31" w:rsidR="007126CC" w:rsidRDefault="007126CC" w:rsidP="005025B5">
      <w:pPr>
        <w:spacing w:line="480" w:lineRule="auto"/>
        <w:ind w:firstLine="720"/>
      </w:pPr>
      <w:r>
        <w:t>&lt;Insert Table 4 approximately here&gt;</w:t>
      </w:r>
    </w:p>
    <w:p w14:paraId="71973E10" w14:textId="3BE7CEA2"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B325F2">
        <w:t>3</w:t>
      </w:r>
      <w:r w:rsidR="007073FD">
        <w:t xml:space="preserve">). </w:t>
      </w:r>
      <w:r w:rsidR="0081297F">
        <w:t>Furthermore</w:t>
      </w:r>
      <w:r w:rsidR="007353E0">
        <w:t xml:space="preserve"> individuals identified as “White” or “Caucasian” accounted for more than 50% of the participants in 66.25% (n = 106) of the 160 articles (Table </w:t>
      </w:r>
      <w:r w:rsidR="00B325F2">
        <w:t>3</w:t>
      </w:r>
      <w:r w:rsidR="007353E0">
        <w:t>).</w:t>
      </w:r>
      <w:commentRangeStart w:id="44"/>
      <w:r w:rsidR="009930DA">
        <w:t xml:space="preserve">Of </w:t>
      </w:r>
      <w:r w:rsidR="001A352F">
        <w:t>the</w:t>
      </w:r>
      <w:r w:rsidR="009930DA">
        <w:t xml:space="preserve"> </w:t>
      </w:r>
      <w:r w:rsidR="000D6A33">
        <w:t>10</w:t>
      </w:r>
      <w:r w:rsidR="0081297F">
        <w:t xml:space="preserve"> articles </w:t>
      </w:r>
      <w:r w:rsidR="009930DA">
        <w:t>report</w:t>
      </w:r>
      <w:r w:rsidR="001A352F">
        <w:t>ing</w:t>
      </w:r>
      <w:r w:rsidR="009930DA">
        <w:t xml:space="preserve"> country of origin (assumed to be a proxy for cultural</w:t>
      </w:r>
      <w:r w:rsidR="007353E0">
        <w:t>/</w:t>
      </w:r>
      <w:r w:rsidR="009930DA">
        <w:t>ethnic background)</w:t>
      </w:r>
      <w:r w:rsidR="001A352F">
        <w:t>,</w:t>
      </w:r>
      <w:r w:rsidR="009930DA">
        <w:t xml:space="preserve"> </w:t>
      </w:r>
      <w:commentRangeEnd w:id="44"/>
      <w:r w:rsidR="00B53ADB">
        <w:rPr>
          <w:rStyle w:val="CommentReference"/>
        </w:rPr>
        <w:commentReference w:id="44"/>
      </w:r>
      <w:r w:rsidR="009930DA">
        <w:t xml:space="preserve">participants </w:t>
      </w:r>
      <w:r w:rsidR="007353E0">
        <w:t>specifically identified as being from the</w:t>
      </w:r>
      <w:r w:rsidR="009930DA">
        <w:t xml:space="preserve"> United States </w:t>
      </w:r>
      <w:r w:rsidR="00F7466F">
        <w:t xml:space="preserve">were the majority of the participants (n = </w:t>
      </w:r>
      <w:r w:rsidR="00067D01">
        <w:t>31793</w:t>
      </w:r>
      <w:r w:rsidR="00F7466F">
        <w:t xml:space="preserve">, </w:t>
      </w:r>
      <w:r w:rsidR="00EE0390">
        <w:t>92.04</w:t>
      </w:r>
      <w:r w:rsidR="00F7466F">
        <w:t>%</w:t>
      </w:r>
      <w:r w:rsidR="007073FD">
        <w:t xml:space="preserve">; Table </w:t>
      </w:r>
      <w:r w:rsidR="00B325F2">
        <w:t>4</w:t>
      </w:r>
      <w:r w:rsidR="007073FD">
        <w:t>)</w:t>
      </w:r>
      <w:r w:rsidR="003E6C16">
        <w:t>.</w:t>
      </w:r>
      <w:r w:rsidR="005D4373">
        <w:t xml:space="preserve"> </w:t>
      </w:r>
    </w:p>
    <w:p w14:paraId="7C112F83" w14:textId="6C47172D" w:rsidR="00696BCD" w:rsidRDefault="0025112E" w:rsidP="005025B5">
      <w:pPr>
        <w:spacing w:line="480" w:lineRule="auto"/>
        <w:ind w:firstLine="720"/>
      </w:pPr>
      <w:r>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hite, English-speaking South African rugby players and English-speaking </w:t>
      </w:r>
      <w:r w:rsidR="00F40B16">
        <w:t xml:space="preserve">American </w:t>
      </w:r>
      <w:r>
        <w:t xml:space="preserve">football players </w:t>
      </w:r>
      <w:r>
        <w:fldChar w:fldCharType="begin"/>
      </w:r>
      <w:r w:rsidR="00F02C45">
        <w:instrText xml:space="preserve"> ADDIN ZOTERO_ITEM CSL_CITATION {"citationID":"lki5efmtp","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F02C45" w:rsidRPr="00F02C45">
        <w:rPr>
          <w:rFonts w:cs="Arial"/>
        </w:rPr>
        <w:t>[5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F02C45">
        <w:instrText xml:space="preserve"> ADDIN ZOTERO_ITEM CSL_CITATION {"citationID":"23np0b5min","properties":{"formattedCitation":"[59]","plainCitation":"[5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F02C45" w:rsidRPr="00F02C45">
        <w:rPr>
          <w:rFonts w:cs="Arial"/>
        </w:rPr>
        <w:t>[59]</w:t>
      </w:r>
      <w:r w:rsidR="00251B34">
        <w:fldChar w:fldCharType="end"/>
      </w:r>
      <w:r w:rsidR="00251B34">
        <w:t xml:space="preserve">.  </w:t>
      </w:r>
      <w:r w:rsidR="00696BCD">
        <w:t xml:space="preserve">Furthermore, while white individuals were more likely to report </w:t>
      </w:r>
      <w:r w:rsidR="00696BCD">
        <w:lastRenderedPageBreak/>
        <w:t>amnesia than individuals identified as “other”, there were no difference between amnesia and non-amnesia groups on ImPACT subscales</w:t>
      </w:r>
      <w:r w:rsidR="00EE0390">
        <w:t xml:space="preserve"> </w:t>
      </w:r>
      <w:r w:rsidR="00EE0390">
        <w:fldChar w:fldCharType="begin"/>
      </w:r>
      <w:r w:rsidR="00F02C45">
        <w:instrText xml:space="preserve"> ADDIN ZOTERO_ITEM CSL_CITATION {"citationID":"a1dcquhmi22","properties":{"formattedCitation":"[64]","plainCitation":"[6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F02C45" w:rsidRPr="00F02C45">
        <w:rPr>
          <w:rFonts w:cs="Arial"/>
        </w:rPr>
        <w:t>[64]</w:t>
      </w:r>
      <w:r w:rsidR="00EE0390">
        <w:fldChar w:fldCharType="end"/>
      </w:r>
      <w:r w:rsidR="00696BCD">
        <w:t xml:space="preserve">. </w:t>
      </w:r>
    </w:p>
    <w:p w14:paraId="1D45F9F2" w14:textId="11E4161C"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ImPACT at seven days post injury </w:t>
      </w:r>
      <w:r w:rsidR="00044BD6">
        <w:fldChar w:fldCharType="begin"/>
      </w:r>
      <w:r w:rsidR="00F02C45">
        <w:instrText xml:space="preserve"> ADDIN ZOTERO_ITEM CSL_CITATION {"citationID":"2f06qr53q","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F02C45" w:rsidRPr="00F02C45">
        <w:rPr>
          <w:rFonts w:cs="Arial"/>
        </w:rPr>
        <w:t>[39]</w:t>
      </w:r>
      <w:r w:rsidR="00044BD6">
        <w:fldChar w:fldCharType="end"/>
      </w:r>
      <w:r w:rsidR="00044BD6">
        <w:t xml:space="preserve">. </w:t>
      </w:r>
      <w:commentRangeStart w:id="45"/>
      <w:r w:rsidR="00044BD6">
        <w:t xml:space="preserve">Additionally, boxers were shown to have a significant decrease </w:t>
      </w:r>
      <w:r w:rsidR="006A4CF7">
        <w:t xml:space="preserve">in </w:t>
      </w:r>
      <w:r w:rsidR="00044BD6">
        <w:t xml:space="preserve">processing speed with increasing fight exposure after adjusting for age, race, and education </w:t>
      </w:r>
      <w:r w:rsidR="00044BD6">
        <w:fldChar w:fldCharType="begin"/>
      </w:r>
      <w:r w:rsidR="00F02C45">
        <w:instrText xml:space="preserve"> ADDIN ZOTERO_ITEM CSL_CITATION {"citationID":"1moqv2f8fv","properties":{"formattedCitation":"[57]","plainCitation":"[5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F02C45" w:rsidRPr="00F02C45">
        <w:rPr>
          <w:rFonts w:cs="Arial"/>
        </w:rPr>
        <w:t>[57]</w:t>
      </w:r>
      <w:r w:rsidR="00044BD6">
        <w:fldChar w:fldCharType="end"/>
      </w:r>
      <w:r w:rsidR="00044BD6">
        <w:t xml:space="preserve">. </w:t>
      </w:r>
      <w:commentRangeEnd w:id="45"/>
      <w:r w:rsidR="00D013A8">
        <w:rPr>
          <w:rStyle w:val="CommentReference"/>
        </w:rPr>
        <w:commentReference w:id="45"/>
      </w:r>
      <w:r w:rsidR="004011B5">
        <w:t>Furthermore, non-European New Zealanders tended to perform less well on CNS Vital Signs at 12-months post injury than European New Zealanders</w:t>
      </w:r>
      <w:r w:rsidR="00EE0390">
        <w:t xml:space="preserve"> </w:t>
      </w:r>
      <w:r w:rsidR="00EE0390">
        <w:fldChar w:fldCharType="begin"/>
      </w:r>
      <w:r w:rsidR="00F02C45">
        <w:instrText xml:space="preserve"> ADDIN ZOTERO_ITEM CSL_CITATION {"citationID":"a28noauvhv9","properties":{"formattedCitation":"[56]","plainCitation":"[5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F02C45" w:rsidRPr="00F02C45">
        <w:rPr>
          <w:rFonts w:cs="Arial"/>
        </w:rPr>
        <w:t>[56]</w:t>
      </w:r>
      <w:r w:rsidR="00EE0390">
        <w:fldChar w:fldCharType="end"/>
      </w:r>
      <w:r w:rsidR="004011B5">
        <w:t xml:space="preserve">. However, the authors are careful to note that </w:t>
      </w:r>
      <w:commentRangeStart w:id="46"/>
      <w:r w:rsidR="004011B5">
        <w:t xml:space="preserve">cultural bias, </w:t>
      </w:r>
      <w:commentRangeEnd w:id="46"/>
      <w:r w:rsidR="00D013A8">
        <w:rPr>
          <w:rStyle w:val="CommentReference"/>
        </w:rPr>
        <w:commentReference w:id="46"/>
      </w:r>
      <w:r w:rsidR="004011B5">
        <w:t xml:space="preserve">rather than true differences in test outcomes, may be </w:t>
      </w:r>
      <w:r w:rsidR="00696BCD">
        <w:t>partially explanatory in this case.</w:t>
      </w:r>
      <w:r w:rsidR="004011B5">
        <w:t xml:space="preserve"> </w:t>
      </w:r>
    </w:p>
    <w:p w14:paraId="55B838CF" w14:textId="35629F01" w:rsidR="00AC0E5B" w:rsidRDefault="00AC0E5B" w:rsidP="005025B5">
      <w:pPr>
        <w:spacing w:line="480" w:lineRule="auto"/>
        <w:ind w:firstLine="720"/>
      </w:pPr>
      <w:del w:id="47" w:author="Microsoft Office User" w:date="2017-07-25T00:18:00Z">
        <w:r w:rsidDel="00A43DFE">
          <w:delText xml:space="preserve">Additionally </w:delText>
        </w:r>
      </w:del>
      <w:ins w:id="48" w:author="Microsoft Office User" w:date="2017-07-25T00:18:00Z">
        <w:r w:rsidR="00A43DFE">
          <w:t>L</w:t>
        </w:r>
      </w:ins>
      <w:del w:id="49" w:author="Microsoft Office User" w:date="2017-07-25T00:18:00Z">
        <w:r w:rsidDel="00A43DFE">
          <w:delText>l</w:delText>
        </w:r>
      </w:del>
      <w:r>
        <w:t xml:space="preserve">ower test-retest reliability on ImPACT for </w:t>
      </w:r>
      <w:r w:rsidR="004376AB">
        <w:t xml:space="preserve">American </w:t>
      </w:r>
      <w:r>
        <w:t xml:space="preserve">college students compared to Irish students was reported in one article </w:t>
      </w:r>
      <w:r>
        <w:fldChar w:fldCharType="begin"/>
      </w:r>
      <w:r w:rsidR="00F02C45">
        <w:instrText xml:space="preserve"> ADDIN ZOTERO_ITEM CSL_CITATION {"citationID":"62lhnrura","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F02C45" w:rsidRPr="00F02C45">
        <w:rPr>
          <w:rFonts w:cs="Arial"/>
        </w:rPr>
        <w:t>[65]</w:t>
      </w:r>
      <w:r>
        <w:fldChar w:fldCharType="end"/>
      </w:r>
      <w:r>
        <w:t xml:space="preserve">. However, the groups did not complete the second and third administrations on the same time scale. The Irish students completed tests on days seven and fourteen from baseline whereas the US students completed them on days 45 and 50 </w:t>
      </w:r>
      <w:r>
        <w:fldChar w:fldCharType="begin"/>
      </w:r>
      <w:r w:rsidR="00F02C45">
        <w:instrText xml:space="preserve"> ADDIN ZOTERO_ITEM CSL_CITATION {"citationID":"8u8girbo4","properties":{"formattedCitation":"[65]","plainCitation":"[6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F02C45" w:rsidRPr="00F02C45">
        <w:rPr>
          <w:rFonts w:cs="Arial"/>
        </w:rPr>
        <w:t>[65]</w:t>
      </w:r>
      <w:r>
        <w:fldChar w:fldCharType="end"/>
      </w:r>
      <w:r>
        <w:t>. While these timeframes inform about the long-term stability of the test, the dissimilarity does not permit cross-cultural comparison.</w:t>
      </w:r>
    </w:p>
    <w:p w14:paraId="41C628AC" w14:textId="0EEB372B" w:rsidR="00E22667" w:rsidRPr="00F40B16" w:rsidRDefault="001579F4" w:rsidP="005025B5">
      <w:pPr>
        <w:spacing w:line="480" w:lineRule="auto"/>
        <w:ind w:firstLine="720"/>
        <w:rPr>
          <w:i/>
        </w:rPr>
      </w:pPr>
      <w:r w:rsidRPr="00F40B16">
        <w:rPr>
          <w:i/>
        </w:rPr>
        <w:t>Articles r</w:t>
      </w:r>
      <w:r w:rsidR="00E22667" w:rsidRPr="00F40B16">
        <w:rPr>
          <w:i/>
        </w:rPr>
        <w:t xml:space="preserve">eporting </w:t>
      </w:r>
      <w:r w:rsidRPr="00F40B16">
        <w:rPr>
          <w:i/>
        </w:rPr>
        <w:t>l</w:t>
      </w:r>
      <w:r w:rsidR="00E22667" w:rsidRPr="00F40B16">
        <w:rPr>
          <w:i/>
        </w:rPr>
        <w:t>anguage</w:t>
      </w:r>
      <w:r w:rsidRPr="00F40B16">
        <w:rPr>
          <w:i/>
        </w:rPr>
        <w:t>.</w:t>
      </w:r>
    </w:p>
    <w:p w14:paraId="54E145B5" w14:textId="40DB61CB" w:rsidR="00255D91" w:rsidRDefault="00D82134" w:rsidP="005025B5">
      <w:pPr>
        <w:spacing w:line="480" w:lineRule="auto"/>
        <w:ind w:firstLine="720"/>
      </w:pPr>
      <w:r>
        <w:t xml:space="preserve">Across the </w:t>
      </w:r>
      <w:r w:rsidR="00EE0390">
        <w:t>168</w:t>
      </w:r>
      <w:r>
        <w:t xml:space="preserve"> articles reporting participant language</w:t>
      </w:r>
      <w:ins w:id="50" w:author="Microsoft Office User" w:date="2017-07-25T20:55:00Z">
        <w:r w:rsidR="00D22AFC">
          <w:t>s</w:t>
        </w:r>
      </w:ins>
      <w:del w:id="51" w:author="Microsoft Office User" w:date="2017-07-25T20:55:00Z">
        <w:r w:rsidDel="00D22AFC">
          <w:delText xml:space="preserve"> distributions</w:delText>
        </w:r>
      </w:del>
      <w:r>
        <w:t xml:space="preserve">, </w:t>
      </w:r>
      <w:r w:rsidR="007353E0">
        <w:t>27</w:t>
      </w:r>
      <w:r>
        <w:t xml:space="preserve"> descriptors were reported.</w:t>
      </w:r>
      <w:r w:rsidR="00D67D1B">
        <w:t xml:space="preserve"> </w:t>
      </w:r>
      <w:r w:rsidR="007353E0">
        <w:t>O</w:t>
      </w:r>
      <w:r w:rsidR="00D67D1B">
        <w:t xml:space="preserve">ne article specified that most participants spoke French without giving an exact breakdown </w:t>
      </w:r>
      <w:r w:rsidR="00D67D1B">
        <w:fldChar w:fldCharType="begin"/>
      </w:r>
      <w:r w:rsidR="00A2281C">
        <w:instrText xml:space="preserve"> ADDIN ZOTERO_ITEM CSL_CITATION {"citationID":"a13fka7uvoh","properties":{"formattedCitation":"[321]","plainCitation":"[321]"},"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A2281C" w:rsidRPr="00A2281C">
        <w:rPr>
          <w:rFonts w:cs="Arial"/>
        </w:rPr>
        <w:t>[321]</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B325F2">
        <w:t>5</w:t>
      </w:r>
      <w:r w:rsidR="00A54DFE">
        <w:t xml:space="preserve">), with English as the most common </w:t>
      </w:r>
      <w:r w:rsidR="00A54DFE">
        <w:lastRenderedPageBreak/>
        <w:t xml:space="preserve">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3AEF96F9" w14:textId="29535869" w:rsidR="007126CC" w:rsidRDefault="007126CC" w:rsidP="005025B5">
      <w:pPr>
        <w:spacing w:line="480" w:lineRule="auto"/>
        <w:ind w:firstLine="720"/>
      </w:pPr>
      <w:r>
        <w:t>&lt;Insert Table 5 approximately here&gt;</w:t>
      </w:r>
    </w:p>
    <w:p w14:paraId="1A2ED0C9" w14:textId="4FC7A78B"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F02C45">
        <w:instrText xml:space="preserve"> ADDIN ZOTERO_ITEM CSL_CITATION {"citationID":"l86rr9paa","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F02C45" w:rsidRPr="00F02C45">
        <w:rPr>
          <w:rFonts w:cs="Arial"/>
        </w:rPr>
        <w:t>[51,58,61]</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 </w:t>
      </w:r>
      <w:r w:rsidR="00AC0E5B">
        <w:fldChar w:fldCharType="begin"/>
      </w:r>
      <w:r w:rsidR="00F02C45">
        <w:instrText xml:space="preserve"> ADDIN ZOTERO_ITEM CSL_CITATION {"citationID":"14guhgldb1","properties":{"formattedCitation":"[60]","plainCitation":"[6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F02C45" w:rsidRPr="00F02C45">
        <w:rPr>
          <w:rFonts w:cs="Arial"/>
        </w:rPr>
        <w:t>[60]</w:t>
      </w:r>
      <w:r w:rsidR="00AC0E5B">
        <w:fldChar w:fldCharType="end"/>
      </w:r>
      <w:r w:rsidR="00AC0E5B">
        <w:t>. However, no between-group comparisons were made to determine whether there were systemat</w:t>
      </w:r>
      <w:r w:rsidR="002A6AF5">
        <w:t>ic differences.</w:t>
      </w:r>
      <w:r w:rsidR="00D52DC7">
        <w:tab/>
      </w:r>
    </w:p>
    <w:p w14:paraId="06B208D6" w14:textId="2AE77C60" w:rsidR="00E542C3" w:rsidRDefault="00281749" w:rsidP="005025B5">
      <w:pPr>
        <w:spacing w:line="480" w:lineRule="auto"/>
        <w:jc w:val="center"/>
        <w:rPr>
          <w:b/>
        </w:rPr>
      </w:pPr>
      <w:r>
        <w:rPr>
          <w:b/>
        </w:rPr>
        <w:t>Summary</w:t>
      </w:r>
    </w:p>
    <w:p w14:paraId="0F471308" w14:textId="3B438715" w:rsidR="00261582" w:rsidRDefault="00742F3D" w:rsidP="005025B5">
      <w:pPr>
        <w:spacing w:line="480" w:lineRule="auto"/>
      </w:pPr>
      <w:r>
        <w:rPr>
          <w:b/>
        </w:rPr>
        <w:tab/>
      </w:r>
      <w:r w:rsidR="00AC66E1">
        <w:t xml:space="preserve">Concussions are a public health crisis. The demand for objective, quantifiable measures of impairment and recovery are essential not only to diagnosing the individual but documenting recovery and making return-to-learn, -play, and </w:t>
      </w:r>
      <w:r w:rsidR="004376AB">
        <w:t>-</w:t>
      </w:r>
      <w:r w:rsidR="00AC66E1">
        <w:t xml:space="preserve">work decisions. </w:t>
      </w:r>
      <w:r w:rsidR="00AC66E1">
        <w:lastRenderedPageBreak/>
        <w:t xml:space="preserve">Among the many documented </w:t>
      </w:r>
      <w:r w:rsidR="00E450FB">
        <w:t>effects of concussions</w:t>
      </w:r>
      <w:r w:rsidR="00AC66E1">
        <w:t>, impairments in memory, executive function, emotional control, decision</w:t>
      </w:r>
      <w:r w:rsidR="00B13672">
        <w:t>-</w:t>
      </w:r>
      <w:r w:rsidR="00AC66E1">
        <w:t xml:space="preserve">making, concentration and attention, and reaction time are frequently observed. Given </w:t>
      </w:r>
      <w:r w:rsidR="00D55086">
        <w:t xml:space="preserve">global patterns of immigration and </w:t>
      </w:r>
      <w:r w:rsidR="00E450FB">
        <w:t>the</w:t>
      </w:r>
      <w:r w:rsidR="00D55086">
        <w:t xml:space="preserve"> subsequent increase</w:t>
      </w:r>
      <w:ins w:id="52" w:author="Microsoft Office User" w:date="2017-07-25T20:57:00Z">
        <w:r w:rsidR="00D22AFC">
          <w:t xml:space="preserve"> in </w:t>
        </w:r>
      </w:ins>
      <w:r w:rsidR="00E450FB">
        <w:t xml:space="preserve"> </w:t>
      </w:r>
      <w:r w:rsidR="009707AF">
        <w:t xml:space="preserve">cultural and linguistic diversity in </w:t>
      </w:r>
      <w:r w:rsidR="00D55086">
        <w:t xml:space="preserve">destination countries, such as the United States </w:t>
      </w:r>
      <w:r w:rsidR="00D55086">
        <w:fldChar w:fldCharType="begin"/>
      </w:r>
      <w:r w:rsidR="00A2281C">
        <w:instrText xml:space="preserve"> ADDIN ZOTERO_ITEM CSL_CITATION {"citationID":"a18e0itlact","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D55086">
        <w:fldChar w:fldCharType="separate"/>
      </w:r>
      <w:r w:rsidR="00A2281C" w:rsidRPr="00A2281C">
        <w:rPr>
          <w:rFonts w:cs="Arial"/>
        </w:rPr>
        <w:t>[323]</w:t>
      </w:r>
      <w:r w:rsidR="00D55086">
        <w:fldChar w:fldCharType="end"/>
      </w:r>
      <w:r w:rsidR="00D55086">
        <w:t>,</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28A1FE68"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 xml:space="preserve">participant </w:t>
      </w:r>
      <w:ins w:id="53" w:author="Microsoft Office User" w:date="2017-07-25T20:57:00Z">
        <w:r w:rsidR="00D22AFC">
          <w:t>charcteristics</w:t>
        </w:r>
      </w:ins>
      <w:del w:id="54" w:author="Microsoft Office User" w:date="2017-07-25T20:57:00Z">
        <w:r w:rsidR="00261582" w:rsidDel="00D22AFC">
          <w:delText>distributions</w:delText>
        </w:r>
      </w:del>
      <w:r w:rsidR="00261582">
        <w:t xml:space="preserve"> with respect to race, culture/ethnicity, or language</w:t>
      </w:r>
      <w:r>
        <w:t>.</w:t>
      </w:r>
      <w:r w:rsidR="00C01F1E">
        <w:t xml:space="preserve"> Of these </w:t>
      </w:r>
      <w:r w:rsidR="007E4C85">
        <w:t>articles</w:t>
      </w:r>
      <w:r w:rsidR="00C01F1E">
        <w:t xml:space="preserve">, Caucasian 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30FFA46C" w:rsidR="00D00793" w:rsidRDefault="00261582" w:rsidP="005025B5">
      <w:pPr>
        <w:spacing w:line="480" w:lineRule="auto"/>
      </w:pPr>
      <w:r>
        <w:tab/>
        <w:t>However, o</w:t>
      </w:r>
      <w:r w:rsidR="00AC66E1">
        <w:t xml:space="preserve">n the basis of this review, there is </w:t>
      </w:r>
      <w:ins w:id="55" w:author="Microsoft Office User" w:date="2017-07-25T20:58:00Z">
        <w:r w:rsidR="00D22AFC">
          <w:t>reason</w:t>
        </w:r>
      </w:ins>
      <w:del w:id="56" w:author="Microsoft Office User" w:date="2017-07-25T20:58:00Z">
        <w:r w:rsidR="00AC66E1" w:rsidDel="00D22AFC">
          <w:delText>cause</w:delText>
        </w:r>
      </w:del>
      <w:r w:rsidR="00AC66E1">
        <w:t xml:space="preserve"> for caution when </w:t>
      </w:r>
      <w:ins w:id="57" w:author="Microsoft Office User" w:date="2017-07-25T20:58:00Z">
        <w:r w:rsidR="00D22AFC">
          <w:t xml:space="preserve">interpreting the results of </w:t>
        </w:r>
      </w:ins>
      <w:del w:id="58" w:author="Microsoft Office User" w:date="2017-07-25T20:58:00Z">
        <w:r w:rsidR="00AC66E1" w:rsidDel="00D22AFC">
          <w:delText xml:space="preserve">administering </w:delText>
        </w:r>
      </w:del>
      <w:r w:rsidR="00AC66E1">
        <w:t xml:space="preserve">neurocognitive tests, particularly ImPACT, </w:t>
      </w:r>
      <w:ins w:id="59" w:author="Microsoft Office User" w:date="2017-07-25T20:58:00Z">
        <w:r w:rsidR="00D22AFC">
          <w:t>of</w:t>
        </w:r>
      </w:ins>
      <w:del w:id="60" w:author="Microsoft Office User" w:date="2017-07-25T20:58:00Z">
        <w:r w:rsidR="00AC66E1" w:rsidDel="00D22AFC">
          <w:delText>to</w:delText>
        </w:r>
      </w:del>
      <w:r w:rsidR="00AC66E1">
        <w:t xml:space="preserve"> individual</w:t>
      </w:r>
      <w:r w:rsidR="009707AF">
        <w:t>s from</w:t>
      </w:r>
      <w:r w:rsidR="00E450FB">
        <w:t xml:space="preserve"> non-English speaking</w:t>
      </w:r>
      <w:r w:rsidR="009707AF">
        <w:t xml:space="preserve"> populations</w:t>
      </w:r>
      <w:r w:rsidR="00E450FB">
        <w:t xml:space="preserve"> as well as individuals who do not identify as “white,”</w:t>
      </w:r>
      <w:ins w:id="61" w:author="Microsoft Office User" w:date="2017-07-25T20:58:00Z">
        <w:r w:rsidR="00D22AFC">
          <w:t xml:space="preserve"> or </w:t>
        </w:r>
      </w:ins>
      <w:del w:id="62" w:author="Microsoft Office User" w:date="2017-07-25T20:58:00Z">
        <w:r w:rsidR="00E450FB" w:rsidDel="00D22AFC">
          <w:delText xml:space="preserve">, </w:delText>
        </w:r>
      </w:del>
      <w:r w:rsidR="00E450FB">
        <w:t>“Caucasian</w:t>
      </w:r>
      <w:ins w:id="63" w:author="Microsoft Office User" w:date="2017-07-25T20:59:00Z">
        <w:r w:rsidR="00D22AFC">
          <w:t xml:space="preserve">. </w:t>
        </w:r>
      </w:ins>
      <w:r w:rsidR="00E450FB">
        <w:t>”</w:t>
      </w:r>
      <w:del w:id="64" w:author="Microsoft Office User" w:date="2017-07-25T20:59:00Z">
        <w:r w:rsidR="00E450FB" w:rsidDel="00D22AFC">
          <w:delText>, or a similar variant</w:delText>
        </w:r>
        <w:r w:rsidR="00AC66E1" w:rsidDel="00D22AFC">
          <w:delText xml:space="preserve">. </w:delText>
        </w:r>
      </w:del>
      <w:r w:rsidR="00AC66E1">
        <w:t>Specifically, there is evidence that Spanish-English bilinguals</w:t>
      </w:r>
      <w:ins w:id="65" w:author="Microsoft Office User" w:date="2017-07-25T20:59:00Z">
        <w:r w:rsidR="00D22AFC">
          <w:t xml:space="preserve">deonstrate lower </w:t>
        </w:r>
      </w:ins>
      <w:r w:rsidR="00AC66E1">
        <w:t xml:space="preserve"> perform</w:t>
      </w:r>
      <w:ins w:id="66" w:author="Microsoft Office User" w:date="2017-07-25T20:59:00Z">
        <w:r w:rsidR="00D22AFC">
          <w:t>ance</w:t>
        </w:r>
      </w:ins>
      <w:r w:rsidR="00AC66E1">
        <w:t xml:space="preserve"> </w:t>
      </w:r>
      <w:del w:id="67" w:author="Microsoft Office User" w:date="2017-07-25T20:59:00Z">
        <w:r w:rsidR="004376AB" w:rsidDel="00D22AFC">
          <w:delText xml:space="preserve">worse </w:delText>
        </w:r>
      </w:del>
      <w:r w:rsidR="00AC66E1">
        <w:t xml:space="preserve">under non-concussed conditions regardless of </w:t>
      </w:r>
      <w:r w:rsidR="00AF1261">
        <w:t>the test language</w:t>
      </w:r>
      <w:r w:rsidR="00AC66E1">
        <w:t xml:space="preserve"> (Spanish or English) than their English-only counte</w:t>
      </w:r>
      <w:r w:rsidR="00AF1261">
        <w:t xml:space="preserve">rparts, though taking the test in English consistently yields higher scores </w:t>
      </w:r>
      <w:r w:rsidR="00AF1261">
        <w:fldChar w:fldCharType="begin"/>
      </w:r>
      <w:r w:rsidR="00F02C45">
        <w:instrText xml:space="preserve"> ADDIN ZOTERO_ITEM CSL_CITATION {"citationID":"qji14uab2","properties":{"formattedCitation":"[51,58,61]","plainCitation":"[51,58,6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58,61]</w:t>
      </w:r>
      <w:r w:rsidR="00AF1261">
        <w:fldChar w:fldCharType="end"/>
      </w:r>
      <w:r w:rsidR="00AF1261">
        <w:t xml:space="preserve">. This is true even when these bilingual individuals take the test in the language that they prefer </w:t>
      </w:r>
      <w:r w:rsidR="00AF1261">
        <w:fldChar w:fldCharType="begin"/>
      </w:r>
      <w:r w:rsidR="00F02C45">
        <w:instrText xml:space="preserve"> ADDIN ZOTERO_ITEM CSL_CITATION {"citationID":"jlodgoeuc","properties":{"formattedCitation":"[51]","plainCitation":"[5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F02C45" w:rsidRPr="00F02C45">
        <w:rPr>
          <w:rFonts w:cs="Arial"/>
        </w:rPr>
        <w:t>[51]</w:t>
      </w:r>
      <w:r w:rsidR="00AF1261">
        <w:fldChar w:fldCharType="end"/>
      </w:r>
      <w:r w:rsidR="00AF1261">
        <w:t xml:space="preserve">. </w:t>
      </w:r>
      <w:r w:rsidR="007126CC">
        <w:t xml:space="preserve">The mechanisms </w:t>
      </w:r>
      <w:r w:rsidR="007126CC">
        <w:lastRenderedPageBreak/>
        <w:t>for such differences remain unclear</w:t>
      </w:r>
      <w:r w:rsidR="00D55086">
        <w:t>, though education, acculturation, cultural</w:t>
      </w:r>
      <w:del w:id="68" w:author="Microsoft Office User" w:date="2017-07-25T20:59:00Z">
        <w:r w:rsidR="00D55086" w:rsidDel="00D22AFC">
          <w:delText xml:space="preserve"> </w:delText>
        </w:r>
      </w:del>
      <w:ins w:id="69" w:author="Microsoft Office User" w:date="2017-07-25T20:59:00Z">
        <w:r w:rsidR="00D22AFC">
          <w:t xml:space="preserve"> bias</w:t>
        </w:r>
      </w:ins>
      <w:del w:id="70" w:author="Microsoft Office User" w:date="2017-07-25T20:59:00Z">
        <w:r w:rsidR="00D55086" w:rsidDel="00D22AFC">
          <w:delText>valuation</w:delText>
        </w:r>
      </w:del>
      <w:r w:rsidR="00D55086">
        <w:t xml:space="preserve">, and test translation are all plausible explanations </w:t>
      </w:r>
      <w:r w:rsidR="00D55086">
        <w:fldChar w:fldCharType="begin"/>
      </w:r>
      <w:r w:rsidR="00F02C45">
        <w:instrText xml:space="preserve"> ADDIN ZOTERO_ITEM CSL_CITATION {"citationID":"ak25temf0h","properties":{"formattedCitation":"[13,17,22,51,58,61]","plainCitation":"[13,17,22,51,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4588,"uris":["http://zotero.org/users/1562642/items/3EI2HC36"],"uri":["http://zotero.org/users/1562642/items/3EI2HC36"],"itemData":{"id":14588,"type":"article-journal","title":"Neuropsychological training and practices with Hispanics: A national survey","container-title":"The Clinical Neuropsychologist","page":"229-243","volume":"11","issue":"3","source":"Taylor and Francis+NEJM","abstract":"A comprehensive survey was conducted among neuropsychologists in the United States to examine the past training and current practices of respondents with Hispanic populations. The results indicated that clinical neuropsychologists in the US provide both assessment and treatment services to Hispanics, yet report inadequate preparation to work with this population. Generally, these neuropsychologists did not consider themselves competent to work with Hispanics and requested additional training in the provision of services to Hispanics. In addition, (1) the respondents believe that clinical neuropsychology has paid little attention to cultural factors; and (2) respondents reported that they had virtually no exposure to Hispanic clinical supervisors. The best predictors of self-rated competence for work with Hispanics were related to clinical training. The findings are discussed in light of future recommendations for training and research.","DOI":"10.1080/13854049708400451","ISSN":"1385-4046","shortTitle":"Neuropsychological training and practices with hispanics","author":[{"family":"Echemendia","given":"Ruben J."},{"family":"Harris","given":"Josette G."},{"family":"Congett","given":"Sylvia M."},{"family":"Diaz","given":"M. Leonor"},{"family":"Puente","given":"Antonio E."}],"issued":{"date-parts":[["1997",8,1]]}}},{"id":14554,"uris":["http://zotero.org/users/1562642/items/AK3P39GP"],"uri":["http://zotero.org/users/1562642/items/AK3P39GP"],"itemData":{"id":14554,"type":"article-journal","title":"Cross-cultural neuropsychological assessment: A comparison of randomly selected, demographically matched cohorts of English-and Spanish-speaking older adults","container-title":"Journal of Clinical and Experimental Neuropsychology","page":"331-339","volume":"19","issue":"3","source":"Taylor and Francis+NEJM","abstract":"As the US population of elderly Hispanics continues to grow, there is an increasingly greater need for neuropsychological measures that are appropriate for assessing Spanish-speaking elders. The current study compared the performance of randomly selected, community-based samples of English-and Spanish-speaking elders on a brief neuropsychological test battery. Subject groups were matched for age and education. Multivariate analysis indicated significant group differences on the test battery. English and Spanish speakers scored comparably on many language-based tasks, but Spanish speakers scored significantly lower on almost all of the nonverbal measures. Significant group differences were observed on multiple-choice matching and recognition memory for stimuli from the Benton Visual Retention Test, as well as on Identities and Oddities from the Mattis Dementia Rating Scale, category fluency, and Complex Ideational Material from the Boston Diagnostic Aphasia Examination (BDAE). Results suggest that caution is warranted when using nonverbal as well as verbal measures to assess non-English-speaking individuals.","DOI":"10.1080/01688639708403862","ISSN":"1380-3395","note":"PMID: 9268808","shortTitle":"Cross-cultural neuropsychological assessment","author":[{"family":"Jacobs","given":"Diane M."},{"family":"Sano","given":"Mary"},{"family":"Albert","given":"Steven"},{"family":"Schofield","given":"Peter"},{"family":"Dooneief","given":"George"},{"family":"Stern","given":"Yaakov"}],"issued":{"date-parts":[["1997",6,1]]}}},{"id":1675,"uris":["http://zotero.org/users/1562642/items/Z8VP2X9M"],"uri":["http://zotero.org/users/1562642/items/Z8VP2X9M"],"itemData":{"id":1675,"type":"article-journal","title":"Cultural values underlying psychometric cognitive testing","container-title":"Neuropsychology review","page":"185–195","volume":"15","issue":"4","source":"Google Scholar","author":[{"family":"Ardila","given":"Alfredo"}],"issued":{"date-parts":[["2005"]]}}}],"schema":"https://github.com/citation-style-language/schema/raw/master/csl-citation.json"} </w:instrText>
      </w:r>
      <w:r w:rsidR="00D55086">
        <w:fldChar w:fldCharType="separate"/>
      </w:r>
      <w:r w:rsidR="00F02C45" w:rsidRPr="00F02C45">
        <w:rPr>
          <w:rFonts w:cs="Arial"/>
        </w:rPr>
        <w:t>[13,17,22,51,58,61]</w:t>
      </w:r>
      <w:r w:rsidR="00D55086">
        <w:fldChar w:fldCharType="end"/>
      </w:r>
      <w:r w:rsidR="00D55086">
        <w:t xml:space="preserve">. </w:t>
      </w:r>
      <w:r w:rsidR="005471F5">
        <w:t xml:space="preserve">There is also an indication that long-term test-retest reliability may vary on </w:t>
      </w:r>
      <w:r w:rsidR="00B13672">
        <w:t xml:space="preserve">the </w:t>
      </w:r>
      <w:r w:rsidR="005471F5">
        <w:t xml:space="preserve">ImPACT between multiple </w:t>
      </w:r>
      <w:r w:rsidR="002A6AF5">
        <w:t xml:space="preserve">cultural and </w:t>
      </w:r>
      <w:r w:rsidR="005471F5">
        <w:t>linguistic groups</w:t>
      </w:r>
      <w:r w:rsidR="002A6AF5">
        <w:t xml:space="preserve"> on the basis of different within-group intraclass correlation coefficients </w:t>
      </w:r>
      <w:r w:rsidR="002A6AF5">
        <w:fldChar w:fldCharType="begin"/>
      </w:r>
      <w:r w:rsidR="00F02C45">
        <w:instrText xml:space="preserve"> ADDIN ZOTERO_ITEM CSL_CITATION {"citationID":"1jl80ishll","properties":{"formattedCitation":"[60,65]","plainCitation":"[60,65]"},"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F02C45" w:rsidRPr="00F02C45">
        <w:rPr>
          <w:rFonts w:cs="Arial"/>
        </w:rPr>
        <w:t>[60,6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F02C45">
        <w:instrText xml:space="preserve"> ADDIN ZOTERO_ITEM CSL_CITATION {"citationID":"22h3u16uj3","properties":{"formattedCitation":"[52]","plainCitation":"[5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F02C45" w:rsidRPr="00F02C45">
        <w:rPr>
          <w:rFonts w:cs="Arial"/>
        </w:rPr>
        <w:t>[52]</w:t>
      </w:r>
      <w:r w:rsidR="00AF1261">
        <w:fldChar w:fldCharType="end"/>
      </w:r>
      <w:r w:rsidR="00AF1261">
        <w:t xml:space="preserve"> and increased likelihood of cognitive impairment </w:t>
      </w:r>
      <w:r w:rsidR="00AF1261">
        <w:fldChar w:fldCharType="begin"/>
      </w:r>
      <w:r w:rsidR="00F02C45">
        <w:instrText xml:space="preserve"> ADDIN ZOTERO_ITEM CSL_CITATION {"citationID":"WO2jHNC6","properties":{"formattedCitation":"[39]","plainCitation":"[39]"},"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F02C45" w:rsidRPr="00F02C45">
        <w:rPr>
          <w:rFonts w:cs="Arial"/>
        </w:rPr>
        <w:t>[39]</w:t>
      </w:r>
      <w:r w:rsidR="00AF1261">
        <w:fldChar w:fldCharType="end"/>
      </w:r>
      <w:r w:rsidR="005471F5">
        <w:t xml:space="preserve"> in non-American </w:t>
      </w:r>
      <w:ins w:id="71" w:author="Microsoft Office User" w:date="2017-07-25T21:00:00Z">
        <w:r w:rsidR="00D22AFC">
          <w:t>and</w:t>
        </w:r>
      </w:ins>
      <w:del w:id="72" w:author="Microsoft Office User" w:date="2017-07-25T21:00:00Z">
        <w:r w:rsidR="005471F5" w:rsidDel="00D22AFC">
          <w:delText>or</w:delText>
        </w:r>
      </w:del>
      <w:r w:rsidR="005471F5">
        <w:t xml:space="preserve"> non-White samples, respectively. </w:t>
      </w:r>
      <w:r w:rsidR="000E3DD3">
        <w:t xml:space="preserve"> </w:t>
      </w:r>
    </w:p>
    <w:p w14:paraId="67955312" w14:textId="5444F901" w:rsidR="005471F5" w:rsidRDefault="009707AF" w:rsidP="005025B5">
      <w:pPr>
        <w:spacing w:line="480" w:lineRule="auto"/>
        <w:ind w:firstLine="720"/>
      </w:pPr>
      <w:r>
        <w:t>T</w:t>
      </w:r>
      <w:r w:rsidR="00464E8E">
        <w:t xml:space="preserve">he lack of reporting </w:t>
      </w:r>
      <w:ins w:id="73" w:author="Microsoft Office User" w:date="2017-07-25T21:00:00Z">
        <w:r w:rsidR="00D22AFC">
          <w:t xml:space="preserve">the </w:t>
        </w:r>
      </w:ins>
      <w:r w:rsidR="00464E8E">
        <w:t>race, culture/ethnicity, and language</w:t>
      </w:r>
      <w:ins w:id="74" w:author="Microsoft Office User" w:date="2017-07-25T21:00:00Z">
        <w:r w:rsidR="00D22AFC">
          <w:t xml:space="preserve">s spoken by the participants </w:t>
        </w:r>
      </w:ins>
      <w:del w:id="75" w:author="Microsoft Office User" w:date="2017-07-25T21:00:00Z">
        <w:r w:rsidR="00464E8E" w:rsidDel="00D22AFC">
          <w:delText xml:space="preserve"> distributions</w:delText>
        </w:r>
      </w:del>
      <w:r w:rsidR="00464E8E">
        <w:t xml:space="preserve"> is problematic in </w:t>
      </w:r>
      <w:r w:rsidR="004376AB">
        <w:t xml:space="preserve">three </w:t>
      </w:r>
      <w:r w:rsidR="00464E8E">
        <w:t xml:space="preserve">ways. First, it does not permit the reader to gauge the representativeness of the samples drawn. </w:t>
      </w:r>
      <w:r w:rsidR="004376AB">
        <w:t>Second</w:t>
      </w:r>
      <w:r w:rsidR="00464E8E">
        <w:t xml:space="preserve">, it does not permit the reader to judge the populations on whom the results are valid, given the potential for these factors to play a role in concussion-oriented neurocognitive testing. </w:t>
      </w:r>
      <w:r w:rsidR="004376AB">
        <w:t>Third</w:t>
      </w:r>
      <w:r w:rsidR="00464E8E">
        <w:t>, it does not allow for testing and evaluating outcomes for differences across racial, cultural/ethnic, and linguistic populations.</w:t>
      </w:r>
    </w:p>
    <w:p w14:paraId="18C91A7A" w14:textId="77777777" w:rsidR="00464E8E" w:rsidRDefault="005471F5" w:rsidP="005025B5">
      <w:pPr>
        <w:spacing w:line="480" w:lineRule="auto"/>
        <w:rPr>
          <w:b/>
        </w:rPr>
      </w:pPr>
      <w:r>
        <w:rPr>
          <w:b/>
        </w:rPr>
        <w:t>Recommendations</w:t>
      </w:r>
      <w:r w:rsidRPr="005471F5">
        <w:rPr>
          <w:b/>
        </w:rPr>
        <w:t xml:space="preserve"> for Research </w:t>
      </w:r>
    </w:p>
    <w:p w14:paraId="3FBB5921" w14:textId="1363E00A" w:rsidR="007751AC" w:rsidRDefault="00464E8E" w:rsidP="005025B5">
      <w:pPr>
        <w:spacing w:line="480" w:lineRule="auto"/>
      </w:pPr>
      <w:r>
        <w:rPr>
          <w:b/>
        </w:rPr>
        <w:tab/>
      </w:r>
      <w:commentRangeStart w:id="76"/>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document </w:t>
      </w:r>
      <w:r w:rsidR="00BB1290">
        <w:t xml:space="preserve">the </w:t>
      </w:r>
      <w:r>
        <w:t xml:space="preserve">race, culture/ethnicity, and language (primary, bilingual status) of participants. Doing so will allow for better </w:t>
      </w:r>
      <w:r w:rsidR="009707AF">
        <w:t>external gener</w:t>
      </w:r>
      <w:r w:rsidR="0012495A">
        <w:t xml:space="preserve">alizability, as well as to facilitate comparisons between </w:t>
      </w:r>
      <w:r w:rsidR="007E4C85">
        <w:t>articles</w:t>
      </w:r>
      <w:r w:rsidR="00BB1290">
        <w:t>.</w:t>
      </w:r>
      <w:r w:rsidR="009707AF">
        <w:t xml:space="preserve"> </w:t>
      </w:r>
      <w:r w:rsidR="005A0176">
        <w:t xml:space="preserve">Furthermore, reporting these demographics </w:t>
      </w:r>
      <w:r w:rsidR="001579F4">
        <w:t>may</w:t>
      </w:r>
      <w:r w:rsidR="005A0176">
        <w:t xml:space="preserve"> enable researchers to </w:t>
      </w:r>
      <w:r w:rsidR="001579F4">
        <w:t xml:space="preserve">identify correlates and causes of performance differences on neurocognitive tests when participant outcomes are not homogenous or conflict with reported normative data. </w:t>
      </w:r>
      <w:r>
        <w:t xml:space="preserve">Additionally, researchers should </w:t>
      </w:r>
      <w:r>
        <w:lastRenderedPageBreak/>
        <w:t xml:space="preserve">endeavor </w:t>
      </w:r>
      <w:r w:rsidR="00B13672">
        <w:t xml:space="preserve">to recruit </w:t>
      </w:r>
      <w:r w:rsidR="00602BF1">
        <w:t xml:space="preserve">country-specific representative samples, given the global trend toward immigration </w:t>
      </w:r>
      <w:r w:rsidR="00602BF1">
        <w:fldChar w:fldCharType="begin"/>
      </w:r>
      <w:r w:rsidR="00A2281C">
        <w:instrText xml:space="preserve"> ADDIN ZOTERO_ITEM CSL_CITATION {"citationID":"adldbm40ck","properties":{"formattedCitation":"[323]","plainCitation":"[323]"},"citationItems":[{"id":14593,"uris":["http://zotero.org/users/1562642/items/52UQ9B5G"],"uri":["http://zotero.org/users/1562642/items/52UQ9B5G"],"itemData":{"id":14593,"type":"article","title":"2015 Global Migration Trends Factsheet","URL":"http://gmdac.iom.int/global-migration-trends-factsheet","author":[{"literal":"The International Organization for Migration"}],"issued":{"date-parts":[["2017"]]}}}],"schema":"https://github.com/citation-style-language/schema/raw/master/csl-citation.json"} </w:instrText>
      </w:r>
      <w:r w:rsidR="00602BF1">
        <w:fldChar w:fldCharType="separate"/>
      </w:r>
      <w:r w:rsidR="00A2281C" w:rsidRPr="00A2281C">
        <w:rPr>
          <w:rFonts w:cs="Arial"/>
        </w:rPr>
        <w:t>[323]</w:t>
      </w:r>
      <w:r w:rsidR="00602BF1">
        <w:fldChar w:fldCharType="end"/>
      </w:r>
      <w:r w:rsidR="00602BF1">
        <w:t>.</w:t>
      </w:r>
      <w:r w:rsidR="007751AC">
        <w:t xml:space="preserve"> This will help to ensure greater applicability </w:t>
      </w:r>
      <w:r w:rsidR="00B13672">
        <w:t xml:space="preserve">of the findings to </w:t>
      </w:r>
      <w:r w:rsidR="007751AC">
        <w:t>the general population.</w:t>
      </w:r>
      <w:commentRangeEnd w:id="76"/>
      <w:r w:rsidR="00D22AFC">
        <w:rPr>
          <w:rStyle w:val="CommentReference"/>
        </w:rPr>
        <w:commentReference w:id="76"/>
      </w:r>
    </w:p>
    <w:p w14:paraId="3AAC5947" w14:textId="14812659" w:rsidR="007751AC" w:rsidRDefault="007751AC" w:rsidP="005025B5">
      <w:pPr>
        <w:spacing w:line="480" w:lineRule="auto"/>
      </w:pPr>
      <w:r>
        <w:tab/>
        <w:t>Second, research is needed to more fully identify differences in neurocognitive outcomes</w:t>
      </w:r>
      <w:r w:rsidR="00C15D6A">
        <w:t xml:space="preserve"> of different populations</w:t>
      </w:r>
      <w:r w:rsidR="00602BF1">
        <w:t xml:space="preserve"> with respect to concussion</w:t>
      </w:r>
      <w:r>
        <w:t>. There is limited</w:t>
      </w:r>
      <w:r w:rsidR="00C15D6A">
        <w:t xml:space="preserve"> but emerging </w:t>
      </w:r>
      <w:r>
        <w:t>evidence for differences between English-speaking White Americans and those from other backgrounds</w:t>
      </w:r>
      <w:r w:rsidR="00602BF1">
        <w:t xml:space="preserve"> </w:t>
      </w:r>
      <w:r w:rsidR="00602BF1">
        <w:fldChar w:fldCharType="begin"/>
      </w:r>
      <w:r w:rsidR="00F02C45">
        <w:instrText xml:space="preserve"> ADDIN ZOTERO_ITEM CSL_CITATION {"citationID":"alv48c063u","properties":{"formattedCitation":"[51,61]","plainCitation":"[51,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00602BF1">
        <w:fldChar w:fldCharType="separate"/>
      </w:r>
      <w:r w:rsidR="00F02C45" w:rsidRPr="00F02C45">
        <w:rPr>
          <w:rFonts w:cs="Arial"/>
        </w:rPr>
        <w:t>[51,61]</w:t>
      </w:r>
      <w:r w:rsidR="00602BF1">
        <w:fldChar w:fldCharType="end"/>
      </w:r>
      <w:r>
        <w:t xml:space="preserve">.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77777777" w:rsidR="007751AC" w:rsidRDefault="007751AC" w:rsidP="005025B5">
      <w:pPr>
        <w:spacing w:line="480" w:lineRule="auto"/>
        <w:rPr>
          <w:b/>
        </w:rPr>
      </w:pPr>
      <w:r>
        <w:rPr>
          <w:b/>
        </w:rPr>
        <w:t>Recommendations for Practice</w:t>
      </w:r>
    </w:p>
    <w:p w14:paraId="30F9C3AF" w14:textId="2E5CD09D" w:rsidR="006B0C92" w:rsidRDefault="007751AC" w:rsidP="005025B5">
      <w:pPr>
        <w:spacing w:line="480" w:lineRule="auto"/>
      </w:pPr>
      <w:r>
        <w:tab/>
      </w:r>
      <w:r w:rsidR="00371D83">
        <w:t xml:space="preserve">Recent work has highlighted the fact that cross-cultural neurocognitive testing with tests validated for White, English-speaking individuals introduces issues of cultural bias and misdiagnosis, even in healthy populations </w:t>
      </w:r>
      <w:r w:rsidR="00371D83">
        <w:fldChar w:fldCharType="begin"/>
      </w:r>
      <w:r w:rsidR="00A2281C">
        <w:instrText xml:space="preserve"> ADDIN ZOTERO_ITEM CSL_CITATION {"citationID":"a1c28au5gga","properties":{"formattedCitation":"[11,15,16,20,324]","plainCitation":"[11,15,16,20,324]"},"citationItems":[{"id":14517,"uris":["http://zotero.org/users/1562642/items/B5UBJEG6"],"uri":["http://zotero.org/users/1562642/items/B5UBJEG6"],"itemData":{"id":14517,"type":"article-journal","title":"Diagnostic mistakes of culturally diverse individuals when using North American neuropsychological tests","container-title":"Applied Neuropsychology: Adult","page":"16–22","volume":"24","issue":"1","source":"Google Scholar","author":[{"family":"Daugherty","given":"Julia C."},{"family":"Puente","given":"Antonio E."},{"family":"Fasfous","given":"Ahmed F."},{"family":"Hidalgo-Ruzzante","given":"Natalia"},{"family":"Pérez-Garcia","given":"Miguel"}],"issued":{"date-parts":[["2017"]]}}},{"id":14541,"uris":["http://zotero.org/users/1562642/items/5KN8325G"],"uri":["http://zotero.org/users/1562642/items/5KN8325G"],"itemData":{"id":14541,"type":"article-journal","title":"Bias in cross-cultural neuropsychological testing: problems and possible solutions","container-title":"Culture and Brain","page":"1-35","source":"link.springer.com","abstract":"Cultural variables exert a powerful effect on test performance. This effect is now largely recognized in the field of neuropsychology, although rather underestimated. This paper has three parts. First, different sources of cross-cultural bias in neuropsychological testing are identified, using the taxonomy proposed by van de Vijver and Tanzer (Eur Rev Appl Psychol 54: 119–135, 2004), specifically, an examination of construct, method and item biases. Second, strategies proposed in the literature to address these biases are reviewed. Finally, a three-level approach to addressing these problems related to bias is proposed. These approaches are hierarchically organized from bottom-to-top: (1) a behavioral approach in the testing situation, (2) test adaptation and, (3) the development of a new generation of neuropsychological tests. Simultaneous test development across multiple cultures is emphasized. Guidelines for the development of these tests are proposed in order to obtain culturally fair and psychometrically robust tests.","DOI":"10.1007/s40167-017-0050-2","ISSN":"2193-8652, 2193-8660","shortTitle":"Bias in cross-cultural neuropsychological testing","journalAbbreviation":"Cult. Brain","language":"en","author":[{"family":"Fernández","given":"Alberto Luis"},{"family":"Abe","given":"Jennifer"}],"issued":{"date-parts":[["2017",5,12]]}}},{"id":14582,"uris":["http://zotero.org/users/1562642/items/VHB45TRM"],"uri":["http://zotero.org/users/1562642/items/VHB45TRM"],"itemData":{"id":14582,"type":"article-journal","title":"Critical issues in cultural neuropsychology: profit from diversity","container-title":"Neuropsychology review","page":"179-183","volume":"18","issue":"3","source":"PubMed Central","DOI":"10.1007/s11065-008-9068-8","ISSN":"1040-7308","note":"PMID: 18814033\nPMCID: PMC2759971","shortTitle":"Critical issues in cultural neuropsychology","journalAbbreviation":"Neuropsychol Rev","author":[{"family":"Manly","given":"Jennifer J."}],"issued":{"date-parts":[["2008",9]]}}},{"id":14561,"uris":["http://zotero.org/users/1562642/items/2BIB7WJ6"],"uri":["http://zotero.org/users/1562642/items/2BIB7WJ6"],"itemData":{"id":14561,"type":"article-journal","title":"Neuropsychological assessment of culturally and educationally dissimilar individuals","container-title":"Handbook of multicultural mental health: Assessment and treatment of diverse populations","page":"225–241","source":"Google Scholar","author":[{"family":"Puente","given":"Antonio E."},{"family":"Perez-Garcia","given":"Miguel"},{"family":"Vilar-Lopez","given":"R."},{"family":"Hidalgo-Ruzzante","given":"N."},{"family":"Fasfous","given":"Ahmed F."}],"issued":{"date-parts":[["2013"]]}}},{"id":14567,"uris":["http://zotero.org/users/1562642/items/C4ZXCKT3"],"uri":["http://zotero.org/users/1562642/items/C4ZXCKT3"],"itemData":{"id":14567,"type":"article-journal","title":"Cross-cultural considerations in pediatric neuropsychology: A review and call to attention","container-title":"Applied Neuropsychology: Child","page":"166-177","volume":"4","issue":"3","source":"Taylor and Francis+NEJM","abstract":"In the search to understand the basis of performance discrepancies, many clinicians are recognizing that, often, factors with no direct relationship to brain functioning influence performance on neuropsychological measures of cognition among children and adolescents. The emergent research on cross-cultural neuropsychology indicates that while the test performance discrepancies do indeed exist, they can be explained by a number of other factors, some of which are known and others that have yet to be operationalized or even identified. While a review of all such factors is beyond the scope of this article, an examination of those that have received the most attention is presented: factors associated with the examinee, factors associated with the neuropsychological measures, cultural competency of the examiner, and factors at the organizational/political level.","DOI":"10.1080/21622965.2013.830258","ISSN":"2162-2965","note":"PMID: 25117200","shortTitle":"Cross-Cultural Considerations in Pediatric Neuropsychology","author":[{"family":"Olson","given":"Katie"},{"family":"Jacobson","given":"Kristin"}],"issued":{"date-parts":[["2015",7,3]]}}}],"schema":"https://github.com/citation-style-language/schema/raw/master/csl-citation.json"} </w:instrText>
      </w:r>
      <w:r w:rsidR="00371D83">
        <w:fldChar w:fldCharType="separate"/>
      </w:r>
      <w:r w:rsidR="00A2281C" w:rsidRPr="00A2281C">
        <w:rPr>
          <w:rFonts w:cs="Arial"/>
        </w:rPr>
        <w:t>[11,15,16,20,324]</w:t>
      </w:r>
      <w:r w:rsidR="00371D83">
        <w:fldChar w:fldCharType="end"/>
      </w:r>
      <w:r w:rsidR="00371D83">
        <w:t xml:space="preserve">. </w:t>
      </w:r>
      <w:r w:rsidR="0012495A">
        <w:t xml:space="preserve">In light of these </w:t>
      </w:r>
      <w:r w:rsidR="00371D83">
        <w:t>concerns</w:t>
      </w:r>
      <w:r w:rsidR="007126CC">
        <w:t xml:space="preserve"> and findings here </w:t>
      </w:r>
      <w:r w:rsidR="007126CC">
        <w:fldChar w:fldCharType="begin"/>
      </w:r>
      <w:r w:rsidR="00F02C45">
        <w:instrText xml:space="preserve"> ADDIN ZOTERO_ITEM CSL_CITATION {"citationID":"a2cmlhcelcn","properties":{"formattedCitation":"[39,51,52,58,61]","plainCitation":"[39,51,52,58,6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126CC">
        <w:fldChar w:fldCharType="separate"/>
      </w:r>
      <w:r w:rsidR="00F02C45" w:rsidRPr="00F02C45">
        <w:rPr>
          <w:rFonts w:cs="Arial"/>
        </w:rPr>
        <w:t>[39,51,52,58,61]</w:t>
      </w:r>
      <w:r w:rsidR="007126CC">
        <w:fldChar w:fldCharType="end"/>
      </w:r>
      <w:r w:rsidR="0012495A">
        <w:t>,</w:t>
      </w:r>
      <w:r>
        <w:t xml:space="preserve"> clinical interpretation of neurocognitive outcomes</w:t>
      </w:r>
      <w:r w:rsidR="00371D83">
        <w:t xml:space="preserve"> with respect to concussion</w:t>
      </w:r>
      <w:r w:rsidR="006B0C92">
        <w:t xml:space="preserve"> merit</w:t>
      </w:r>
      <w:r w:rsidR="001579F4">
        <w:t>s</w:t>
      </w:r>
      <w:r w:rsidR="006B0C92">
        <w:t xml:space="preserve"> caution</w:t>
      </w:r>
      <w:r>
        <w:t xml:space="preserve"> </w:t>
      </w:r>
      <w:r w:rsidR="006B0C92">
        <w:t xml:space="preserve">with diverse populations. </w:t>
      </w:r>
      <w:commentRangeStart w:id="77"/>
      <w:r w:rsidR="006B0C92">
        <w:t xml:space="preserve">Concussions remain a multi-faceted clinical diagnosis, with neurocognitive testing as only one component. </w:t>
      </w:r>
      <w:commentRangeEnd w:id="77"/>
      <w:r w:rsidR="00126F0D">
        <w:rPr>
          <w:rStyle w:val="CommentReference"/>
        </w:rPr>
        <w:commentReference w:id="77"/>
      </w:r>
      <w:r w:rsidR="006B0C92">
        <w:t>It is important to recognize that</w:t>
      </w:r>
      <w:r w:rsidR="00DB4169">
        <w:t xml:space="preserve"> </w:t>
      </w:r>
      <w:r w:rsidR="006B0C92">
        <w:t>neurocognitive outcomes at baseline and post-injury may not reflect the true capacity of the individual</w:t>
      </w:r>
      <w:r w:rsidR="001579F4">
        <w:t xml:space="preserve"> if the 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4C89DDBD" w:rsidR="003F6906" w:rsidRDefault="003F6906" w:rsidP="005025B5">
      <w:pPr>
        <w:spacing w:line="480" w:lineRule="auto"/>
      </w:pPr>
      <w:r>
        <w:rPr>
          <w:b/>
        </w:rPr>
        <w:lastRenderedPageBreak/>
        <w:t>Limitation</w:t>
      </w:r>
      <w:r w:rsidR="005A0176">
        <w:rPr>
          <w:b/>
        </w:rPr>
        <w:t>s</w:t>
      </w:r>
    </w:p>
    <w:p w14:paraId="70CA8019" w14:textId="200E71AD" w:rsidR="00237BCE" w:rsidRPr="003F6906" w:rsidRDefault="003F6906" w:rsidP="005025B5">
      <w:pPr>
        <w:spacing w:line="480" w:lineRule="auto"/>
      </w:pPr>
      <w:r>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77777777" w:rsidR="006B0C92" w:rsidRDefault="006B0C92" w:rsidP="005025B5">
      <w:pPr>
        <w:spacing w:line="480" w:lineRule="auto"/>
        <w:jc w:val="center"/>
        <w:rPr>
          <w:b/>
        </w:rPr>
      </w:pPr>
      <w:r>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007E1252" w14:textId="77777777" w:rsidR="00A2281C" w:rsidRDefault="00E542C3" w:rsidP="00A2281C">
      <w:pPr>
        <w:pStyle w:val="Bibliography"/>
      </w:pPr>
      <w:r>
        <w:rPr>
          <w:b/>
        </w:rPr>
        <w:fldChar w:fldCharType="begin"/>
      </w:r>
      <w:r w:rsidR="00A2281C">
        <w:rPr>
          <w:b/>
        </w:rPr>
        <w:instrText xml:space="preserve"> ADDIN ZOTERO_BIBL {"custom":[]} CSL_BIBLIOGRAPHY </w:instrText>
      </w:r>
      <w:r>
        <w:rPr>
          <w:b/>
        </w:rPr>
        <w:fldChar w:fldCharType="separate"/>
      </w:r>
      <w:r w:rsidR="00A2281C">
        <w:t xml:space="preserve">1. Langlois JA, Rutland-Brown W, Wald MM. The epidemiology and impact of traumatic brain injury: a brief overview. J. Head Trauma Rehabil. 2006;21:375–8. </w:t>
      </w:r>
    </w:p>
    <w:p w14:paraId="7F9185D6" w14:textId="77777777" w:rsidR="00A2281C" w:rsidRDefault="00A2281C" w:rsidP="00A2281C">
      <w:pPr>
        <w:pStyle w:val="Bibliography"/>
      </w:pPr>
      <w:r>
        <w:t xml:space="preserve">2. McCrea M, Hammeke T, Olsen G, Leo P, Guskiewicz KM. Unreported concussion in high school football players: implications for prevention. Clin. J. Sport Med. 2004;14:13–17. </w:t>
      </w:r>
    </w:p>
    <w:p w14:paraId="0CC86FD6" w14:textId="77777777" w:rsidR="00A2281C" w:rsidRDefault="00A2281C" w:rsidP="00A2281C">
      <w:pPr>
        <w:pStyle w:val="Bibliography"/>
      </w:pPr>
      <w:r>
        <w:t xml:space="preserve">3. Meehan WP, Mannix RC, O’Brien MJ, Collins MW. The prevalence of undiagnosed concussions in athletes. Clin. J. Sport Med. Off. J. Can. Acad. Sport Med. 2013;23:339–42. </w:t>
      </w:r>
    </w:p>
    <w:p w14:paraId="007724F6" w14:textId="77777777" w:rsidR="00A2281C" w:rsidRDefault="00A2281C" w:rsidP="00A2281C">
      <w:pPr>
        <w:pStyle w:val="Bibliography"/>
      </w:pPr>
      <w:r>
        <w:t xml:space="preserve">4. Zuckerman SL, Kerr ZY, Yengo-Kahn A, Wasserman E, Covassin T, Solomon GS. Epidemiology of sports-related concussion in NCAA athletes from 2009-2010 to 2013-2014 incidence, recurrence, and mechanisms. Am. J. Sports Med. 2015;43:2654–62. </w:t>
      </w:r>
    </w:p>
    <w:p w14:paraId="75D19807" w14:textId="77777777" w:rsidR="00A2281C" w:rsidRDefault="00A2281C" w:rsidP="00A2281C">
      <w:pPr>
        <w:pStyle w:val="Bibliography"/>
      </w:pPr>
      <w:r>
        <w:t xml:space="preserve">5. Hoge CW, McGurk D, Thomas JL, Cox AL, Engel CC, Castro CA. Mild traumatic brain injury in US soldiers returning from Iraq. N. Engl. J. Med. 2008;358:453–463. </w:t>
      </w:r>
    </w:p>
    <w:p w14:paraId="04C23A43" w14:textId="77777777" w:rsidR="00A2281C" w:rsidRDefault="00A2281C" w:rsidP="00A2281C">
      <w:pPr>
        <w:pStyle w:val="Bibliography"/>
      </w:pPr>
      <w:r>
        <w:t xml:space="preserve">6. Cassidy JD, Carroll LJ, Peloso PM, Borg J, von Holst H, Holm L, et al. Incidence, risk factors and prevention of mild traumatic brain injury: results of the WHO Collaborating Centre Task Force on Mild Traumatic Brain Injury. J. Rehabil. Med. 2004;28–60. </w:t>
      </w:r>
    </w:p>
    <w:p w14:paraId="2A41C2C8" w14:textId="77777777" w:rsidR="00A2281C" w:rsidRDefault="00A2281C" w:rsidP="00A2281C">
      <w:pPr>
        <w:pStyle w:val="Bibliography"/>
      </w:pPr>
      <w:r>
        <w:t>7. Faul M, Xu L, Wald MM, Coronado VG. Traumatic Brain Injury in the United States: Emergency Department Visits, Hospitalizations and Deaths 2002-2006 [Internet]. Atlanta (GA): Centers for Disease Control and Prevention, National Center for Injury Prevention and Control; 2010 [cited 2015 Apr 25]. Available from: http://origin.glb.cdc.gov/traumaticbraininjury/pdf/blue_book.docx</w:t>
      </w:r>
    </w:p>
    <w:p w14:paraId="37DA2D1A" w14:textId="77777777" w:rsidR="00A2281C" w:rsidRDefault="00A2281C" w:rsidP="00A2281C">
      <w:pPr>
        <w:pStyle w:val="Bibliography"/>
      </w:pPr>
      <w:r>
        <w:t xml:space="preserve">8. McCrory P, Meeuwisse WH, Aubry M, Cantu RC, Dvořák J, Echemendia RJ, et al. Consensus statement on concussion in sport: The 4th International Conference on Concussion in Sport held in Zurich, November 2012. Br. J. Sports Med. 2013;47:1–12. </w:t>
      </w:r>
    </w:p>
    <w:p w14:paraId="48010BFF" w14:textId="77777777" w:rsidR="00A2281C" w:rsidRDefault="00A2281C" w:rsidP="00A2281C">
      <w:pPr>
        <w:pStyle w:val="Bibliography"/>
      </w:pPr>
      <w:r>
        <w:t xml:space="preserve">9. McCrory P, Meeuwisse W, Dvorak J, Aubry M, Bailes J, Broglio S, et al. Consensus statement on concussion in sport—the 5th international conference on concussion in sport held in Berlin, October 2016. Br. J. Sports Med. 2017;51:838–47. </w:t>
      </w:r>
    </w:p>
    <w:p w14:paraId="6B360F66" w14:textId="77777777" w:rsidR="00A2281C" w:rsidRDefault="00A2281C" w:rsidP="00A2281C">
      <w:pPr>
        <w:pStyle w:val="Bibliography"/>
      </w:pPr>
      <w:r>
        <w:t xml:space="preserve">10. Manly JJ, Jacobs DM, Ferraro FR. Future directions in neuropsychological assessment with African Americans. Minor. Cross-Cult. Asp. Neuropsychol. Assess. 2002;79–96. </w:t>
      </w:r>
    </w:p>
    <w:p w14:paraId="13F9AD20" w14:textId="77777777" w:rsidR="00A2281C" w:rsidRDefault="00A2281C" w:rsidP="00A2281C">
      <w:pPr>
        <w:pStyle w:val="Bibliography"/>
      </w:pPr>
      <w:r>
        <w:t xml:space="preserve">11. Manly JJ. Critical issues in cultural neuropsychology: profit from diversity. Neuropsychol. Rev. 2008;18:179–83. </w:t>
      </w:r>
    </w:p>
    <w:p w14:paraId="6C735BD8" w14:textId="77777777" w:rsidR="00A2281C" w:rsidRDefault="00A2281C" w:rsidP="00A2281C">
      <w:pPr>
        <w:pStyle w:val="Bibliography"/>
      </w:pPr>
      <w:r>
        <w:t xml:space="preserve">12. Ardila A. Directions of research in cross-cultural neuropsychology. J. Clin. Exp. Neuropsychol. 1995;17:143–150. </w:t>
      </w:r>
    </w:p>
    <w:p w14:paraId="209768A7" w14:textId="77777777" w:rsidR="00A2281C" w:rsidRDefault="00A2281C" w:rsidP="00A2281C">
      <w:pPr>
        <w:pStyle w:val="Bibliography"/>
      </w:pPr>
      <w:r>
        <w:lastRenderedPageBreak/>
        <w:t xml:space="preserve">13. Ardila A. Cultural values underlying psychometric cognitive testing. Neuropsychol. Rev. 2005;15:185–195. </w:t>
      </w:r>
    </w:p>
    <w:p w14:paraId="6B9699D2" w14:textId="77777777" w:rsidR="00A2281C" w:rsidRDefault="00A2281C" w:rsidP="00A2281C">
      <w:pPr>
        <w:pStyle w:val="Bibliography"/>
      </w:pPr>
      <w:r>
        <w:t xml:space="preserve">14. Brickman AM, Cabo R, Manly JJ. Ethical issues in cross-cultural neuropsychology. Appl. Neuropsychol. 2006;13:91–100. </w:t>
      </w:r>
    </w:p>
    <w:p w14:paraId="0B97EE40" w14:textId="77777777" w:rsidR="00A2281C" w:rsidRDefault="00A2281C" w:rsidP="00A2281C">
      <w:pPr>
        <w:pStyle w:val="Bibliography"/>
      </w:pPr>
      <w:r>
        <w:t xml:space="preserve">15. Fernández AL, Abe J. Bias in cross-cultural neuropsychological testing: problems and possible solutions. Cult. Brain. 2017;1–35. </w:t>
      </w:r>
    </w:p>
    <w:p w14:paraId="5E9BC286" w14:textId="77777777" w:rsidR="00A2281C" w:rsidRDefault="00A2281C" w:rsidP="00A2281C">
      <w:pPr>
        <w:pStyle w:val="Bibliography"/>
      </w:pPr>
      <w:r>
        <w:t xml:space="preserve">16. Puente AE, Perez-Garcia M, Vilar-Lopez R, Hidalgo-Ruzzante N, Fasfous AF. Neuropsychological assessment of culturally and educationally dissimilar individuals. Handb. Multicult. Ment. Health Assess. Treat. Diverse Popul. 2013;225–241. </w:t>
      </w:r>
    </w:p>
    <w:p w14:paraId="18826E24" w14:textId="77777777" w:rsidR="00A2281C" w:rsidRDefault="00A2281C" w:rsidP="00A2281C">
      <w:pPr>
        <w:pStyle w:val="Bibliography"/>
      </w:pPr>
      <w:r>
        <w:t xml:space="preserve">17. Jacobs DM, Sano M, Albert S, Schofield P, Dooneief G, Stern Y. Cross-cultural neuropsychological assessment: A comparison of randomly selected, demographically matched cohorts of English-and Spanish-speaking older adults. J. Clin. Exp. Neuropsychol. 1997;19:331–9. </w:t>
      </w:r>
    </w:p>
    <w:p w14:paraId="5EC81E4A" w14:textId="77777777" w:rsidR="00A2281C" w:rsidRDefault="00A2281C" w:rsidP="00A2281C">
      <w:pPr>
        <w:pStyle w:val="Bibliography"/>
      </w:pPr>
      <w:r>
        <w:t xml:space="preserve">18. Norman MA, Evans JD, Miller WS, Heaton RK. Demographically corrected norms for the California Verbal Learning Test. J. Clin. Exp. Neuropsychol. 2000;22:80–94. </w:t>
      </w:r>
    </w:p>
    <w:p w14:paraId="3E3ED41A" w14:textId="77777777" w:rsidR="00A2281C" w:rsidRDefault="00A2281C" w:rsidP="00A2281C">
      <w:pPr>
        <w:pStyle w:val="Bibliography"/>
      </w:pPr>
      <w:r>
        <w:t xml:space="preserve">19. Norman MA, Moore DJ, Taylor M, Jr DF, Cysique L, Ake C, et al. Demographically corrected norms for African Americans and Caucasians on the Hopkins Verbal Learning Test–Revised, Brief Visuospatial Memory Test–Revised, Stroop Color and Word Test, and Wisconsin Card Sorting Test 64-Card Version. J. Clin. Exp. Neuropsychol. 2011;33:793–804. </w:t>
      </w:r>
    </w:p>
    <w:p w14:paraId="0B5BAD69" w14:textId="77777777" w:rsidR="00A2281C" w:rsidRDefault="00A2281C" w:rsidP="00A2281C">
      <w:pPr>
        <w:pStyle w:val="Bibliography"/>
      </w:pPr>
      <w:r>
        <w:t xml:space="preserve">20. Daugherty JC, Puente AE, Fasfous AF, Hidalgo-Ruzzante N, Pérez-Garcia M. Diagnostic mistakes of culturally diverse individuals when using North American neuropsychological tests. Appl. Neuropsychol. Adult. 2017;24:16–22. </w:t>
      </w:r>
    </w:p>
    <w:p w14:paraId="57183EF4" w14:textId="77777777" w:rsidR="00A2281C" w:rsidRDefault="00A2281C" w:rsidP="00A2281C">
      <w:pPr>
        <w:pStyle w:val="Bibliography"/>
      </w:pPr>
      <w:r>
        <w:t>21. Candelaria MA, Llorente AM. The assessment of the Hispanic child. Handb. Clin. Child Neuropsychol. [Internet]. Springer; 2009. p. 401–424. Available from: http://link.springer.com/chapter/10.1007/978-0-387-78867-8_18</w:t>
      </w:r>
    </w:p>
    <w:p w14:paraId="5833FE1E" w14:textId="77777777" w:rsidR="00A2281C" w:rsidRDefault="00A2281C" w:rsidP="00A2281C">
      <w:pPr>
        <w:pStyle w:val="Bibliography"/>
      </w:pPr>
      <w:r>
        <w:t xml:space="preserve">22. Echemendia RJ, Harris JG, Congett SM, Diaz ML, Puente AE. Neuropsychological training and practices with Hispanics: A national survey. Clin. Neuropsychol. 1997;11:229–43. </w:t>
      </w:r>
    </w:p>
    <w:p w14:paraId="5DA898D1" w14:textId="77777777" w:rsidR="00A2281C" w:rsidRDefault="00A2281C" w:rsidP="00A2281C">
      <w:pPr>
        <w:pStyle w:val="Bibliography"/>
      </w:pPr>
      <w:r>
        <w:t xml:space="preserve">23.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27FB748D" w14:textId="77777777" w:rsidR="00A2281C" w:rsidRDefault="00A2281C" w:rsidP="00A2281C">
      <w:pPr>
        <w:pStyle w:val="Bibliography"/>
      </w:pPr>
      <w:r>
        <w:t xml:space="preserve">24. Jha N, Cantu R, Gennarelli TA, Tator CH, Bailes JE, Giza C, et al. International concussion consensus 2015. Curr. Res. Concussion. 2015;2:68–80. </w:t>
      </w:r>
    </w:p>
    <w:p w14:paraId="74B30AE7" w14:textId="77777777" w:rsidR="00A2281C" w:rsidRDefault="00A2281C" w:rsidP="00A2281C">
      <w:pPr>
        <w:pStyle w:val="Bibliography"/>
      </w:pPr>
      <w:r>
        <w:lastRenderedPageBreak/>
        <w:t xml:space="preserve">25. McCrory P. Summary and agreement statement of the 2nd International Conference on Concussion in Sport, Prague 2004. Br. J. Sports Med. 2005;39:i78–86. </w:t>
      </w:r>
    </w:p>
    <w:p w14:paraId="13B63D47" w14:textId="77777777" w:rsidR="00A2281C" w:rsidRDefault="00A2281C" w:rsidP="00A2281C">
      <w:pPr>
        <w:pStyle w:val="Bibliography"/>
      </w:pPr>
      <w:r>
        <w:t xml:space="preserve">26. Harmon KG, Drezner JA, Gammons M, Guskiewicz KM, Halstead M, Herring SA, et al. American Medical Society for Sports Medicine position statement: concussion in sport. Br. J. Sports Med. 2013;47:15–26. </w:t>
      </w:r>
    </w:p>
    <w:p w14:paraId="51597BEC" w14:textId="77777777" w:rsidR="00A2281C" w:rsidRDefault="00A2281C" w:rsidP="00A2281C">
      <w:pPr>
        <w:pStyle w:val="Bibliography"/>
      </w:pPr>
      <w:r>
        <w:t xml:space="preserve">27. McCrea MA, Nelson LD, Guskiewicz K. Diagnosis and Management of Acute Concussion. Phys. Med. Rehabil. Clin. N. Am. 2017;28:271–86. </w:t>
      </w:r>
    </w:p>
    <w:p w14:paraId="70F3F03D" w14:textId="77777777" w:rsidR="00A2281C" w:rsidRDefault="00A2281C" w:rsidP="00A2281C">
      <w:pPr>
        <w:pStyle w:val="Bibliography"/>
      </w:pPr>
      <w:r>
        <w:t xml:space="preserve">28. Broglio SP, Puetz TW. The effect of sport concussion on neurocognitive function, self-report symptoms and postural control. Sports Med. 2008;38:53–67. </w:t>
      </w:r>
    </w:p>
    <w:p w14:paraId="59543664" w14:textId="77777777" w:rsidR="00A2281C" w:rsidRDefault="00A2281C" w:rsidP="00A2281C">
      <w:pPr>
        <w:pStyle w:val="Bibliography"/>
      </w:pPr>
      <w:r>
        <w:t xml:space="preserve">29. Collins MW, Grindel SH, Lovell MR, Dede DE, Moser DJ, Phalin BR, et al. Relationship between concussion and neuropsychological performance in college football players. JAMA J. Am. Med. Assoc. 1999;282:964–70. </w:t>
      </w:r>
    </w:p>
    <w:p w14:paraId="0EB77944" w14:textId="77777777" w:rsidR="00A2281C" w:rsidRDefault="00A2281C" w:rsidP="00A2281C">
      <w:pPr>
        <w:pStyle w:val="Bibliography"/>
      </w:pPr>
      <w:r>
        <w:t xml:space="preserve">30. Collins MW, Iverson GL, Lovell MR, McKeag DB, Norwig J, Maroon J. On-field predictors of neuropsychological and symptom deficit following sports-related concussion. Clin. J. Sport Med. 2003;13:222–229. </w:t>
      </w:r>
    </w:p>
    <w:p w14:paraId="2FB3DE80" w14:textId="77777777" w:rsidR="00A2281C" w:rsidRDefault="00A2281C" w:rsidP="00A2281C">
      <w:pPr>
        <w:pStyle w:val="Bibliography"/>
      </w:pPr>
      <w:r>
        <w:t xml:space="preserve">31. Covassin T, Elbin RJ, Harris W, Parker T, Kontos AP. The role of age and sex in symptoms, neurocognitive performance, and postural stability in athletes after concussion. Am. J. Sports Med. 2012;40:1303–12. </w:t>
      </w:r>
    </w:p>
    <w:p w14:paraId="226BA234" w14:textId="77777777" w:rsidR="00A2281C" w:rsidRDefault="00A2281C" w:rsidP="00A2281C">
      <w:pPr>
        <w:pStyle w:val="Bibliography"/>
      </w:pPr>
      <w:r>
        <w:t xml:space="preserve">32. Guskiewicz KM. Balance assessment in the management of sport-related concussion. Clin. Sports Med. 2011;30:89–102. </w:t>
      </w:r>
    </w:p>
    <w:p w14:paraId="163A663B" w14:textId="77777777" w:rsidR="00A2281C" w:rsidRDefault="00A2281C" w:rsidP="00A2281C">
      <w:pPr>
        <w:pStyle w:val="Bibliography"/>
      </w:pPr>
      <w:r>
        <w:t xml:space="preserve">33. Peterson CL, Ferrara MS, Mrazik M, Piland S, Elliott R. Evaluation of neuropsychological domain scores and postural stability following cerebral concussion in sports. Clin. J. Sport Med. 2003;13:230–237. </w:t>
      </w:r>
    </w:p>
    <w:p w14:paraId="5970A7E5" w14:textId="77777777" w:rsidR="00A2281C" w:rsidRDefault="00A2281C" w:rsidP="00A2281C">
      <w:pPr>
        <w:pStyle w:val="Bibliography"/>
      </w:pPr>
      <w:r>
        <w:t xml:space="preserve">34. Schatz P, Pardini JE, Lovell MR, Collins MW, Podell K. Sensitivity and specificity of the ImPACT test battery for concussion in athletes. Arch. Clin. Neuropsychol. 2006;21:91–9. </w:t>
      </w:r>
    </w:p>
    <w:p w14:paraId="51E5DA73" w14:textId="77777777" w:rsidR="00A2281C" w:rsidRDefault="00A2281C" w:rsidP="00A2281C">
      <w:pPr>
        <w:pStyle w:val="Bibliography"/>
      </w:pPr>
      <w:r>
        <w:t xml:space="preserve">35. Valovich McLeod TC, Barr WB, McCrea M, Guskiewicz KM. Psychometric and measurement properties of concussion assessment tools in youth sports. J. Athl. Train. 2006;41:399–408. </w:t>
      </w:r>
    </w:p>
    <w:p w14:paraId="79FA5AF2" w14:textId="77777777" w:rsidR="00A2281C" w:rsidRDefault="00A2281C" w:rsidP="00A2281C">
      <w:pPr>
        <w:pStyle w:val="Bibliography"/>
      </w:pPr>
      <w:r>
        <w:t xml:space="preserve">36. Sady MD, Vaughan CG, Gioia GA. Psychometric characteristics of the Postconcussion Symptom Inventory in children and adolescents. Arch. Clin. Neuropsychol. 2014;29:348–63. </w:t>
      </w:r>
    </w:p>
    <w:p w14:paraId="147FE8B5" w14:textId="77777777" w:rsidR="00A2281C" w:rsidRDefault="00A2281C" w:rsidP="00A2281C">
      <w:pPr>
        <w:pStyle w:val="Bibliography"/>
      </w:pPr>
      <w:r>
        <w:t xml:space="preserve">37. Schatz P, Sandel N. Sensitivity and specificity of the online version of ImPACT in high school and collegiate athletes. Am. J. Sports Med. 2013;41:321–6. </w:t>
      </w:r>
    </w:p>
    <w:p w14:paraId="0A0F25B9" w14:textId="77777777" w:rsidR="00A2281C" w:rsidRDefault="00A2281C" w:rsidP="00A2281C">
      <w:pPr>
        <w:pStyle w:val="Bibliography"/>
      </w:pPr>
      <w:r>
        <w:lastRenderedPageBreak/>
        <w:t xml:space="preserve">38. Barr WB, McCrea M. Sensitivity and specificity of standardized neurocognitive testing immediately following sports concussion. J. Int. Neuropsychol. Soc. 2001;7:693–702. </w:t>
      </w:r>
    </w:p>
    <w:p w14:paraId="0226E601" w14:textId="77777777" w:rsidR="00A2281C" w:rsidRDefault="00A2281C" w:rsidP="00A2281C">
      <w:pPr>
        <w:pStyle w:val="Bibliography"/>
      </w:pPr>
      <w:r>
        <w:t xml:space="preserve">39. Kontos AP, Elbin RJ, Covassin T, Larson E. Exploring differences in computerized neurocognitive concussion testing between African American and White athletes. Arch. Clin. Neuropsychol. 2010;25:734–44. </w:t>
      </w:r>
    </w:p>
    <w:p w14:paraId="295265E5" w14:textId="77777777" w:rsidR="00A2281C" w:rsidRDefault="00A2281C" w:rsidP="00A2281C">
      <w:pPr>
        <w:pStyle w:val="Bibliography"/>
      </w:pPr>
      <w:r>
        <w:t xml:space="preserve">40. McCrea M, Kelly JP, Randolph C, Kluge J, Bartolic E, Finn G, et al. Standardized Assessment of Concussion (SAC): on-site mental status evaluation of the athlete. J. Head Trauma Rehabil. 1998;13:27–35. </w:t>
      </w:r>
    </w:p>
    <w:p w14:paraId="591BB824" w14:textId="77777777" w:rsidR="00A2281C" w:rsidRDefault="00A2281C" w:rsidP="00A2281C">
      <w:pPr>
        <w:pStyle w:val="Bibliography"/>
      </w:pPr>
      <w:r>
        <w:t xml:space="preserve">41. Collie A, Maruff P, Makdissi M, McCrory P, McStephen M, Darby D. CogSport: reliability and correlation with conventional cognitive tests used in postconcussion medical evaluations. Clin. J. Sport Med. 2003;13:28–32. </w:t>
      </w:r>
    </w:p>
    <w:p w14:paraId="17742588" w14:textId="77777777" w:rsidR="00A2281C" w:rsidRDefault="00A2281C" w:rsidP="00A2281C">
      <w:pPr>
        <w:pStyle w:val="Bibliography"/>
      </w:pPr>
      <w:r>
        <w:t xml:space="preserve">42. McCrea M, Guskiewicz KM, Marshall SW, Barr W, Randolph C, Cantu RC, et al. Acute effects and recovery time following concussion in collegiate football players: The NCAA Concussion Study. JAMA J. Am. Med. Assoc. 2003;290:2556–63. </w:t>
      </w:r>
    </w:p>
    <w:p w14:paraId="5DD08DD3" w14:textId="77777777" w:rsidR="00A2281C" w:rsidRDefault="00A2281C" w:rsidP="00A2281C">
      <w:pPr>
        <w:pStyle w:val="Bibliography"/>
      </w:pPr>
      <w:r>
        <w:t xml:space="preserve">43. McCrea M, Kelly JP, Randolph C, Cisler R, Berger L. Immediate neurocognitive effects of concussion. Neurosurgery. 2002;50:1032–1042. </w:t>
      </w:r>
    </w:p>
    <w:p w14:paraId="24DDB311" w14:textId="77777777" w:rsidR="00A2281C" w:rsidRDefault="00A2281C" w:rsidP="00A2281C">
      <w:pPr>
        <w:pStyle w:val="Bibliography"/>
      </w:pPr>
      <w:r>
        <w:t xml:space="preserve">44. Belanger HG, Vanderploeg RD. The neuropsychological impact of sports-related concussion: a meta-analysis. J. Int. Neuropsychol. Soc. 2005;11:345–357. </w:t>
      </w:r>
    </w:p>
    <w:p w14:paraId="682B5DBA" w14:textId="77777777" w:rsidR="00A2281C" w:rsidRDefault="00A2281C" w:rsidP="00A2281C">
      <w:pPr>
        <w:pStyle w:val="Bibliography"/>
      </w:pPr>
      <w:r>
        <w:t xml:space="preserve">45. Schneider KJ, Iverson GL, Emery CA, McCrory P, Herring SA, Meeuwisse WH. The effects of rest and treatment following sport-related concussion: a systematic review of the literature. Br. J. Sports Med. 2013;47:304–7. </w:t>
      </w:r>
    </w:p>
    <w:p w14:paraId="62B79E81" w14:textId="77777777" w:rsidR="00A2281C" w:rsidRDefault="00A2281C" w:rsidP="00A2281C">
      <w:pPr>
        <w:pStyle w:val="Bibliography"/>
      </w:pPr>
      <w:r>
        <w:t xml:space="preserve">46. Chen J-K, Johnston KM, Frey S, Petrides M, Worsley K, Ptito A. Functional abnormalities in symptomatic concussed athletes: an fMRI study. NeuroImage. 2004;22:68–82. </w:t>
      </w:r>
    </w:p>
    <w:p w14:paraId="3948B752" w14:textId="77777777" w:rsidR="00A2281C" w:rsidRDefault="00A2281C" w:rsidP="00A2281C">
      <w:pPr>
        <w:pStyle w:val="Bibliography"/>
      </w:pPr>
      <w:r>
        <w:t xml:space="preserve">47. Gosselin N, Bottari C, Chen J-K, Petrides M, Tinawi S, de Guise É, et al. Electrophysiology and functional MRI in post-acute mild traumatic brain injury. J. Neurotrauma. 2011;28:329–41. </w:t>
      </w:r>
    </w:p>
    <w:p w14:paraId="35AD9351" w14:textId="77777777" w:rsidR="00A2281C" w:rsidRDefault="00A2281C" w:rsidP="00A2281C">
      <w:pPr>
        <w:pStyle w:val="Bibliography"/>
      </w:pPr>
      <w:r>
        <w:t xml:space="preserve">48. McAllister TW, Sparling MB, Flashman LA, Guerin SJ, Mamourian AC, Saykin AJ. Differential working memory load effects after mild traumatic brain injury. NeuroImage. 2001;14:1004–1012. </w:t>
      </w:r>
    </w:p>
    <w:p w14:paraId="5EF94BB0" w14:textId="77777777" w:rsidR="00A2281C" w:rsidRDefault="00A2281C" w:rsidP="00A2281C">
      <w:pPr>
        <w:pStyle w:val="Bibliography"/>
      </w:pPr>
      <w:r>
        <w:t xml:space="preserve">49. Tsushima WT, Siu AM. Neuropsychological test performance of Hawai’i high school athletes: updated Hawai’i immediate post-concussion assessment and cognitive testing data. Hawaii J. Med. Public Health. 2014;73:208–11. </w:t>
      </w:r>
    </w:p>
    <w:p w14:paraId="1CD980CC" w14:textId="77777777" w:rsidR="00A2281C" w:rsidRDefault="00A2281C" w:rsidP="00A2281C">
      <w:pPr>
        <w:pStyle w:val="Bibliography"/>
      </w:pPr>
      <w:r>
        <w:t xml:space="preserve">50. Tsushima WT, Oshiro R, Zimbra D. Neuropsychological test performance of Hawai’i high school athletes: Hawai’i ImPACT normative data. Hawaii Med. J. 2008;67:93–5. </w:t>
      </w:r>
    </w:p>
    <w:p w14:paraId="5F2ECE20" w14:textId="77777777" w:rsidR="00A2281C" w:rsidRDefault="00A2281C" w:rsidP="00A2281C">
      <w:pPr>
        <w:pStyle w:val="Bibliography"/>
      </w:pPr>
      <w:r>
        <w:lastRenderedPageBreak/>
        <w:t xml:space="preserve">51. Ott S, Schatz P, Solomon G, Ryan JJ. Neurocognitive performance and symptom profiles of Spanish-speaking Hispanic athletes on the ImPACT Test. Arch. Clin. Neuropsychol. 2014;29:152–63. </w:t>
      </w:r>
    </w:p>
    <w:p w14:paraId="21A68E6C" w14:textId="77777777" w:rsidR="00A2281C" w:rsidRDefault="00A2281C" w:rsidP="00A2281C">
      <w:pPr>
        <w:pStyle w:val="Bibliography"/>
      </w:pPr>
      <w:r>
        <w:t xml:space="preserve">5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0DB29530" w14:textId="77777777" w:rsidR="00A2281C" w:rsidRDefault="00A2281C" w:rsidP="00A2281C">
      <w:pPr>
        <w:pStyle w:val="Bibliography"/>
      </w:pPr>
      <w:r>
        <w:t xml:space="preserve">53. Maroon JC, Lovell MR, Norwig J, Podell K, Powell JW, Hartl R. Cerebral concussion in athletes: Evaluation and neuropsychological testing. Neurosurgery. 2000;47:659–672. </w:t>
      </w:r>
    </w:p>
    <w:p w14:paraId="1711FEA6" w14:textId="77777777" w:rsidR="00A2281C" w:rsidRDefault="00A2281C" w:rsidP="00A2281C">
      <w:pPr>
        <w:pStyle w:val="Bibliography"/>
      </w:pPr>
      <w:r>
        <w:t xml:space="preserve">54. Macciocchi SN, Seel RT, Thompson N. The impact of mild traumatic brain injury on cognitive functioning following co-occurring spinal cord injury. Arch. Clin. Neuropsychol. 2013;28:684–91. </w:t>
      </w:r>
    </w:p>
    <w:p w14:paraId="2862E03A" w14:textId="77777777" w:rsidR="00A2281C" w:rsidRDefault="00A2281C" w:rsidP="00A2281C">
      <w:pPr>
        <w:pStyle w:val="Bibliography"/>
      </w:pPr>
      <w:r>
        <w:t xml:space="preserve">55. Cole WR, Arrieux JP, Schwab K, Ivins BJ, Qashu FM, Lewis SC. Test–retest reliability of four computerized neurocognitive assessment tools in an active duty military population. Arch. Clin. Neuropsychol. 2013;28:732–42. </w:t>
      </w:r>
    </w:p>
    <w:p w14:paraId="7440D434" w14:textId="77777777" w:rsidR="00A2281C" w:rsidRDefault="00A2281C" w:rsidP="00A2281C">
      <w:pPr>
        <w:pStyle w:val="Bibliography"/>
      </w:pPr>
      <w:r>
        <w:t xml:space="preserve">56. Barker-Collo S, Jones K, Theadom A, Starkey N, Dowell A, McPherson K, et al. Neuropsychological outcome and its correlates in the first year after adult mild traumatic brain injury: A population-based New Zealand study. Brain Inj. 2015;29:1604–16. </w:t>
      </w:r>
    </w:p>
    <w:p w14:paraId="7619C580" w14:textId="77777777" w:rsidR="00A2281C" w:rsidRDefault="00A2281C" w:rsidP="00A2281C">
      <w:pPr>
        <w:pStyle w:val="Bibliography"/>
      </w:pPr>
      <w:r>
        <w:t xml:space="preserve">57. Bernick C, Banks SJ, Shin W, Obuchowski N, Butler S, Noback M, et al. Repeated head trauma is associated with smaller thalamic volumes and slower processing speed: the Professional Fighters’ Brain Health Study. Br. J. Sports Med. 2015;49:1007–11. </w:t>
      </w:r>
    </w:p>
    <w:p w14:paraId="55BAAE05" w14:textId="77777777" w:rsidR="00A2281C" w:rsidRDefault="00A2281C" w:rsidP="00A2281C">
      <w:pPr>
        <w:pStyle w:val="Bibliography"/>
      </w:pPr>
      <w:r>
        <w:t xml:space="preserve">58. Blake ML, Ott S, Villanyi E, Kazhuro K, Schatz P. Influence of language of administration on ImPACT performance by bilingual Spanish–English college students. Arch. Clin. Neuropsychol. 2015;30:302–9. </w:t>
      </w:r>
    </w:p>
    <w:p w14:paraId="75B2CCA8" w14:textId="77777777" w:rsidR="00A2281C" w:rsidRDefault="00A2281C" w:rsidP="00A2281C">
      <w:pPr>
        <w:pStyle w:val="Bibliography"/>
      </w:pPr>
      <w:r>
        <w:t xml:space="preserve">59. Broshek DK, Kaushik T, Freeman JR, Erlanger D, Webbe F, Barth JT. Sex differences in outcome following sports-related concussion. J. Neurosurg. 2005;102:856–863. </w:t>
      </w:r>
    </w:p>
    <w:p w14:paraId="676236E0" w14:textId="77777777" w:rsidR="00A2281C" w:rsidRDefault="00A2281C" w:rsidP="00A2281C">
      <w:pPr>
        <w:pStyle w:val="Bibliography"/>
      </w:pPr>
      <w:r>
        <w:t xml:space="preserve">60. Bruce JM, Echemendia R, Meeuwisse W, Comper P, Sisco A. 1 year test–retest reliability of ImPACT in professional ice hockey players. Clin. Neuropsychol. 2014;28:14–25. </w:t>
      </w:r>
    </w:p>
    <w:p w14:paraId="3DE0144E" w14:textId="77777777" w:rsidR="00A2281C" w:rsidRDefault="00A2281C" w:rsidP="00A2281C">
      <w:pPr>
        <w:pStyle w:val="Bibliography"/>
      </w:pPr>
      <w:r>
        <w:t xml:space="preserve">61. Jones NS, Walter KD, Caplinger R, Wright D, Raasch WG, Young C. Effect of education and language on baseline concussion screening tests in professional baseball players. Clin. J. Sport Med. 2014;24:284–8. </w:t>
      </w:r>
    </w:p>
    <w:p w14:paraId="5877C183" w14:textId="77777777" w:rsidR="00A2281C" w:rsidRDefault="00A2281C" w:rsidP="00A2281C">
      <w:pPr>
        <w:pStyle w:val="Bibliography"/>
      </w:pPr>
      <w:r>
        <w:t xml:space="preserve">62. Larson EB, Kondiles BR, Starr CR, Zollman FS. Postconcussive complaints, cognition, symptom attribution and effort among veterans. J. Int. Neuropsychol. Soc. 2013;19:88–95. </w:t>
      </w:r>
    </w:p>
    <w:p w14:paraId="05479BE1" w14:textId="77777777" w:rsidR="00A2281C" w:rsidRDefault="00A2281C" w:rsidP="00A2281C">
      <w:pPr>
        <w:pStyle w:val="Bibliography"/>
      </w:pPr>
      <w:r>
        <w:lastRenderedPageBreak/>
        <w:t xml:space="preserve">63. Rabinowitz AR, Li X, McCauley SR, Wilde EA, Barnes A, Hanten G, et al. Prevalence and predictors of poor recovery from mild traumatic brain injury. J. Neurotrauma. 2015;32:1488–96. </w:t>
      </w:r>
    </w:p>
    <w:p w14:paraId="2733BFB0" w14:textId="77777777" w:rsidR="00A2281C" w:rsidRDefault="00A2281C" w:rsidP="00A2281C">
      <w:pPr>
        <w:pStyle w:val="Bibliography"/>
      </w:pPr>
      <w:r>
        <w:t xml:space="preserve">64. Register-Mihalik JK, De Maio VJ, Tibbo-Valeriote HL, Wooten JD. Characteristics of pediatric and adolescent concussion clinic patients with postconcussion amnesia. Clin. J. Sport Med. 2015;25:502–8. </w:t>
      </w:r>
    </w:p>
    <w:p w14:paraId="074D7837" w14:textId="77777777" w:rsidR="00A2281C" w:rsidRDefault="00A2281C" w:rsidP="00A2281C">
      <w:pPr>
        <w:pStyle w:val="Bibliography"/>
      </w:pPr>
      <w:r>
        <w:t xml:space="preserve">65. Resch JE, Driscoll A, McCaffrey N, Brown C, Ferrara MS, Macciocchi S, et al. ImPact test-retest reliability: Reliably unreliable? J. Athl. Train. 2013;48:506–11. </w:t>
      </w:r>
    </w:p>
    <w:p w14:paraId="42098F13" w14:textId="77777777" w:rsidR="00A2281C" w:rsidRDefault="00A2281C" w:rsidP="00A2281C">
      <w:pPr>
        <w:pStyle w:val="Bibliography"/>
      </w:pPr>
      <w:r>
        <w:t xml:space="preserve">66. Allen BJ, Gfeller JD. The Immediate Post-Concussion Assessment and Cognitive Testing battery and traditional neuropsychological measures: A construct and concurrent validity study. Brain Inj. 2011;25:179–91. </w:t>
      </w:r>
    </w:p>
    <w:p w14:paraId="03C2B57B" w14:textId="77777777" w:rsidR="00A2281C" w:rsidRDefault="00A2281C" w:rsidP="00A2281C">
      <w:pPr>
        <w:pStyle w:val="Bibliography"/>
      </w:pPr>
      <w:r>
        <w:t xml:space="preserve">67. Amick MM, Clark A, Fortier CB, Esterman M, Rasmusson AM, Kenna A, et al. PTSD modifies performance on a task of affective executive control among deployed OEF/OIF veterans with mild traumatic brain injury. J. Int. Neuropsychol. Soc. 2013;19:792–801. </w:t>
      </w:r>
    </w:p>
    <w:p w14:paraId="5FB8E089" w14:textId="77777777" w:rsidR="00A2281C" w:rsidRDefault="00A2281C" w:rsidP="00A2281C">
      <w:pPr>
        <w:pStyle w:val="Bibliography"/>
      </w:pPr>
      <w:r>
        <w:t xml:space="preserve">68. Araujo GC, Antonini TN, Monahan K, Gelfius C, Klamar K, Potts M, et al. The relationship between suboptimal effort and post-concussion symptoms in children and adolescents with mild traumatic brain injury. Clin. Neuropsychol. 2014;28:786–801. </w:t>
      </w:r>
    </w:p>
    <w:p w14:paraId="528AD218" w14:textId="77777777" w:rsidR="00A2281C" w:rsidRDefault="00A2281C" w:rsidP="00A2281C">
      <w:pPr>
        <w:pStyle w:val="Bibliography"/>
      </w:pPr>
      <w:r>
        <w:t xml:space="preserve">69. Armistead-Jehle P, Cooper DB, Vanderploeg RD. The role of performance validity tests in the assessment of cognitive functioning after military concussion: A replication and extension. Appl. Neuropsychol. Adult. 2016;23:264–73. </w:t>
      </w:r>
    </w:p>
    <w:p w14:paraId="32AAB2E5" w14:textId="77777777" w:rsidR="00A2281C" w:rsidRDefault="00A2281C" w:rsidP="00A2281C">
      <w:pPr>
        <w:pStyle w:val="Bibliography"/>
      </w:pPr>
      <w:r>
        <w:t xml:space="preserve">70. Babikian T, Satz P, Zaucha K, Light R, Lewis RS, Asarnow RF. The UCLA longitudinal study of neurocognitive outcomes following mild pediatric traumatic brain injury. J. Int. Neuropsychol. Soc. 2011;17:886–95. </w:t>
      </w:r>
    </w:p>
    <w:p w14:paraId="599DBC4E" w14:textId="77777777" w:rsidR="00A2281C" w:rsidRDefault="00A2281C" w:rsidP="00A2281C">
      <w:pPr>
        <w:pStyle w:val="Bibliography"/>
      </w:pPr>
      <w:r>
        <w:t xml:space="preserve">71. Barrow IM, Hough M, Rastatter MP, Walker M, Holbert D, Rotondo MF. Can within-category naming identify subtle cognitive deficits in the mild traumatic brain-injured patient? J. Trauma Acute Care Surg. 2003;54:888–897. </w:t>
      </w:r>
    </w:p>
    <w:p w14:paraId="134DD042" w14:textId="77777777" w:rsidR="00A2281C" w:rsidRDefault="00A2281C" w:rsidP="00A2281C">
      <w:pPr>
        <w:pStyle w:val="Bibliography"/>
      </w:pPr>
      <w:r>
        <w:t xml:space="preserve">72. Barwick F, Arnett P, Slobounov S. EEG correlates of fatigue during administration of a neuropsychological test battery. Clin. Neurophysiol. 2012;123:278–84. </w:t>
      </w:r>
    </w:p>
    <w:p w14:paraId="2B3B383D" w14:textId="77777777" w:rsidR="00A2281C" w:rsidRDefault="00A2281C" w:rsidP="00A2281C">
      <w:pPr>
        <w:pStyle w:val="Bibliography"/>
      </w:pPr>
      <w:r>
        <w:t xml:space="preserve">73. Barwood CHS, Murdoch BE. Unravelling the influence of mild traumatic brain injury (MTBI) on cognitive-linguistic processing: A comparative group analysis. Brain Inj. 2013;27:671–6. </w:t>
      </w:r>
    </w:p>
    <w:p w14:paraId="19E941D9" w14:textId="77777777" w:rsidR="00A2281C" w:rsidRDefault="00A2281C" w:rsidP="00A2281C">
      <w:pPr>
        <w:pStyle w:val="Bibliography"/>
      </w:pPr>
      <w:r>
        <w:t xml:space="preserve">74. Beers SR, Goldstein G, Katz LJ. Neuropsychological differences between college students with learning disabilities and those with mild head injury. J. Learn. Disabil. 1994;27:315–24. </w:t>
      </w:r>
    </w:p>
    <w:p w14:paraId="248FD276" w14:textId="77777777" w:rsidR="00A2281C" w:rsidRDefault="00A2281C" w:rsidP="00A2281C">
      <w:pPr>
        <w:pStyle w:val="Bibliography"/>
      </w:pPr>
      <w:r>
        <w:lastRenderedPageBreak/>
        <w:t xml:space="preserve">75. Biederman J, Feinberg L, Chan J, Adeyemo BO, Woodworth KY, Panis W, et al. Mild traumatic brain injury and attention-deficit hyperactivity disorder in young student athletes. J. Nerv. Ment. Dis. 2015;203:813–9. </w:t>
      </w:r>
    </w:p>
    <w:p w14:paraId="3C89CE49" w14:textId="77777777" w:rsidR="00A2281C" w:rsidRDefault="00A2281C" w:rsidP="00A2281C">
      <w:pPr>
        <w:pStyle w:val="Bibliography"/>
      </w:pPr>
      <w:r>
        <w:t xml:space="preserve">76. Bigler ED, Jantz PB, Farrer TJ, Abildskov TJ, Dennis M, Gerhardt CA, et al. Day of injury CT and late MRI findings: Cognitive outcome in a paediatric sample with complicated mild traumatic brain injury. Brain Inj. 2015;29:1062–70. </w:t>
      </w:r>
    </w:p>
    <w:p w14:paraId="0DBBA30F" w14:textId="77777777" w:rsidR="00A2281C" w:rsidRDefault="00A2281C" w:rsidP="00A2281C">
      <w:pPr>
        <w:pStyle w:val="Bibliography"/>
      </w:pPr>
      <w:r>
        <w:t xml:space="preserve">77. Boake C, McCauley SR, Levin HS, Contant CF, Song JX, Brown SA, et al. Limited agreement between criteria-based diagnoses of postconcussional syndrome. J. Neuropsychiatry Clin. Neurosci. 2004;16:493–9. </w:t>
      </w:r>
    </w:p>
    <w:p w14:paraId="726B366F" w14:textId="77777777" w:rsidR="00A2281C" w:rsidRDefault="00A2281C" w:rsidP="00A2281C">
      <w:pPr>
        <w:pStyle w:val="Bibliography"/>
      </w:pPr>
      <w:r>
        <w:t xml:space="preserve">78. Bolzenius JD, Roskos PT, Salminen LE, Paul RH, Bucholz RD. Cognitive and self-reported psychological outcomes of blast-induced mild traumatic brain injury in veterans: a preliminary study. Appl. Neuropsychol. Adult. 2015;22:79–87. </w:t>
      </w:r>
    </w:p>
    <w:p w14:paraId="1614452D" w14:textId="77777777" w:rsidR="00A2281C" w:rsidRDefault="00A2281C" w:rsidP="00A2281C">
      <w:pPr>
        <w:pStyle w:val="Bibliography"/>
      </w:pPr>
      <w:r>
        <w:t xml:space="preserve">79. Brooks BL, Daya H, Khan S, Carlson HL, Mikrogianakis A, Barlow KM. Cognition in the emergency department as a predictor of recovery after pediatric mild traumatic brain injury. J. Int. Neuropsychol. Soc. 2016;22:379–87. </w:t>
      </w:r>
    </w:p>
    <w:p w14:paraId="22AE84C6" w14:textId="77777777" w:rsidR="00A2281C" w:rsidRDefault="00A2281C" w:rsidP="00A2281C">
      <w:pPr>
        <w:pStyle w:val="Bibliography"/>
      </w:pPr>
      <w:r>
        <w:t xml:space="preserve">80. Brooks BL, Khan S, Daya H, Mikrogianakis A, Barlow KM. Neurocognition in the emergency department after a mild traumatic brain injury in youth. J. Neurotrauma. 2014;31:1744–9. </w:t>
      </w:r>
    </w:p>
    <w:p w14:paraId="1C2866F7" w14:textId="77777777" w:rsidR="00A2281C" w:rsidRDefault="00A2281C" w:rsidP="00A2281C">
      <w:pPr>
        <w:pStyle w:val="Bibliography"/>
      </w:pPr>
      <w:r>
        <w:t xml:space="preserve">81.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5502CCB3" w14:textId="77777777" w:rsidR="00A2281C" w:rsidRDefault="00A2281C" w:rsidP="00A2281C">
      <w:pPr>
        <w:pStyle w:val="Bibliography"/>
      </w:pPr>
      <w:r>
        <w:t xml:space="preserve">82. Classen S, Levy C, Meyer DL, Bewernitz M, Lanford DN, Mann WC. Simulated driving performance of combat veterans with mild traumatic brain injury and posttraumatic stress disorder: A pilot study. Am. J. Occup. Ther. 2011;65:41–427. </w:t>
      </w:r>
    </w:p>
    <w:p w14:paraId="6773C6FE" w14:textId="77777777" w:rsidR="00A2281C" w:rsidRDefault="00A2281C" w:rsidP="00A2281C">
      <w:pPr>
        <w:pStyle w:val="Bibliography"/>
      </w:pPr>
      <w:r>
        <w:t xml:space="preserve">83.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5FA5E18D" w14:textId="77777777" w:rsidR="00A2281C" w:rsidRDefault="00A2281C" w:rsidP="00A2281C">
      <w:pPr>
        <w:pStyle w:val="Bibliography"/>
      </w:pPr>
      <w:r>
        <w:t xml:space="preserve">84. Combs HL, Berry DTR, Pape T, Babcock-Parziale J, Smith B, Schleenbaker R, et al. The effects of mild traumatic brain injury, post-traumatic stress disorder, and combined mild traumatic brain injury/post-traumatic stress disorder on returning veterans. J. Neurotrauma. 2015;32:956–66. </w:t>
      </w:r>
    </w:p>
    <w:p w14:paraId="79CAD1E9" w14:textId="77777777" w:rsidR="00A2281C" w:rsidRDefault="00A2281C" w:rsidP="00A2281C">
      <w:pPr>
        <w:pStyle w:val="Bibliography"/>
      </w:pPr>
      <w:r>
        <w:t xml:space="preserve">85. Coughlin JM, Wang Y, Munro CA, Ma S, Yue C, Chen S, et al. Neuroinflammation and brain atrophy in former NFL players: An in vivo multimodal imaging pilot study. Neurobiol. Dis. 2015;74:58–65. </w:t>
      </w:r>
    </w:p>
    <w:p w14:paraId="74E3C2DD" w14:textId="77777777" w:rsidR="00A2281C" w:rsidRDefault="00A2281C" w:rsidP="00A2281C">
      <w:pPr>
        <w:pStyle w:val="Bibliography"/>
      </w:pPr>
      <w:r>
        <w:lastRenderedPageBreak/>
        <w:t xml:space="preserve">86. Daniel JC, Olesniewicz MH, Reeves DL, Tam D, Bleiberg J, Thatcher R, et al. Repeated measures of cognitive processing efficiency in adolescent athletes: Implications for monitoring recovery from concussion. Neuropsychiatry. Neuropsychol. Behav. Neurol. 1999;12:167–9. </w:t>
      </w:r>
    </w:p>
    <w:p w14:paraId="60B795CA" w14:textId="77777777" w:rsidR="00A2281C" w:rsidRDefault="00A2281C" w:rsidP="00A2281C">
      <w:pPr>
        <w:pStyle w:val="Bibliography"/>
      </w:pPr>
      <w:r>
        <w:t xml:space="preserve">87. De Beaumont L, Tremblay S, Henry LC, Poirier J, Lassonde M, Théoret H. Motor system alterations in retired former athletes: The role of aging and concussion history. BMC Neurol. 2013;13:1–10. </w:t>
      </w:r>
    </w:p>
    <w:p w14:paraId="7DFA49CF" w14:textId="77777777" w:rsidR="00A2281C" w:rsidRDefault="00A2281C" w:rsidP="00A2281C">
      <w:pPr>
        <w:pStyle w:val="Bibliography"/>
      </w:pPr>
      <w:r>
        <w:t xml:space="preserve">88. Didehbani N, Cullum CM, Mansinghani S, Conover H, Hart JJ. Depressive symptoms and concussions in aging retired NFL players. Arch. Clin. Neuropsychol. 2013;28:418–24. </w:t>
      </w:r>
    </w:p>
    <w:p w14:paraId="05EE8BD4" w14:textId="77777777" w:rsidR="00A2281C" w:rsidRDefault="00A2281C" w:rsidP="00A2281C">
      <w:pPr>
        <w:pStyle w:val="Bibliography"/>
      </w:pPr>
      <w:r>
        <w:t xml:space="preserve">89. Dretsch MN, Kelly MP, Coldren RL, Parish RV, Russell ML. No significant acute and subacute differences between blast and blunt concussions across multiple neurocognitive measures and symptoms in deployed soldiers. J. Neurotrauma. 2015;32:1217–22. </w:t>
      </w:r>
    </w:p>
    <w:p w14:paraId="2B7700C9" w14:textId="77777777" w:rsidR="00A2281C" w:rsidRDefault="00A2281C" w:rsidP="00A2281C">
      <w:pPr>
        <w:pStyle w:val="Bibliography"/>
      </w:pPr>
      <w:r>
        <w:t xml:space="preserve">90. Dretsch MN, Parish R, Kelly M, Coldren R, Russell M. Eight-Day Temporal Stability of the Automated Neuropsychological Assessment Metric (ANAM) in a Deployment Environment. Appl. Neuropsychol. Adult. 2015;22:304–10. </w:t>
      </w:r>
    </w:p>
    <w:p w14:paraId="0F65DE6A" w14:textId="77777777" w:rsidR="00A2281C" w:rsidRDefault="00A2281C" w:rsidP="00A2281C">
      <w:pPr>
        <w:pStyle w:val="Bibliography"/>
      </w:pPr>
      <w:r>
        <w:t xml:space="preserve">91. Dretsch MN, Silverberg ND, Iverson GL. Multiple past concussions are associated with ongoing post-concussive symptoms but not cognitive impairment in active-duty army soldiers. J. Neurotrauma. 2015;32:1301–6. </w:t>
      </w:r>
    </w:p>
    <w:p w14:paraId="52122F3F" w14:textId="77777777" w:rsidR="00A2281C" w:rsidRDefault="00A2281C" w:rsidP="00A2281C">
      <w:pPr>
        <w:pStyle w:val="Bibliography"/>
      </w:pPr>
      <w:r>
        <w:t xml:space="preserve">92. Durazzo TC, Abadjian L, Kincaid A, Bilovsky-Muniz T, Boreta L, Gauger GE. The Influence of Chronic Cigarette Smoking on Neurocognitive Recovery after Mild Traumatic Brain Injury. J. Neurotrauma. 2013;30:1013–22. </w:t>
      </w:r>
    </w:p>
    <w:p w14:paraId="1EAB5A35" w14:textId="77777777" w:rsidR="00A2281C" w:rsidRDefault="00A2281C" w:rsidP="00A2281C">
      <w:pPr>
        <w:pStyle w:val="Bibliography"/>
      </w:pPr>
      <w:r>
        <w:t xml:space="preserve">93. Echemendia RJ, Putukian M, Mackin RS, Julian L, Shoss N. Neuropsychological test performance prior to and following sports-related mild traumatic brain injury. Clin. J. Sport Med. 2001;11:23–31. </w:t>
      </w:r>
    </w:p>
    <w:p w14:paraId="2EB06052" w14:textId="77777777" w:rsidR="00A2281C" w:rsidRDefault="00A2281C" w:rsidP="00A2281C">
      <w:pPr>
        <w:pStyle w:val="Bibliography"/>
      </w:pPr>
      <w:r>
        <w:t xml:space="preserve">94. Erlanger D, Feldman D, Kutner K, Kaushik T, Kroger H, Festa J, et al. Development and validation of a web-based neuropsychological test protocol for sports-related return-to-play decision-making. Arch. Clin. Neuropsychol. 2003;18:293–316. </w:t>
      </w:r>
    </w:p>
    <w:p w14:paraId="3F6C050D" w14:textId="77777777" w:rsidR="00A2281C" w:rsidRDefault="00A2281C" w:rsidP="00A2281C">
      <w:pPr>
        <w:pStyle w:val="Bibliography"/>
      </w:pPr>
      <w:r>
        <w:t xml:space="preserve">95. Ettenhofer ML, Abeles N. The significance of mild traumatic brain injury to cognition and self-reported symptoms in long-term recovery from injury. J. Clin. Exp. Neuropsychol. 2008;31:363–72. </w:t>
      </w:r>
    </w:p>
    <w:p w14:paraId="2E0AA6B4" w14:textId="77777777" w:rsidR="00A2281C" w:rsidRDefault="00A2281C" w:rsidP="00A2281C">
      <w:pPr>
        <w:pStyle w:val="Bibliography"/>
      </w:pPr>
      <w:r>
        <w:t xml:space="preserve">96. Fann JR, Uomoto JM, Katon WJ. Cognitive improvement with treatment of depression following mild traumatic brain injury. Psychosomatics. 2001;42:48–54. </w:t>
      </w:r>
    </w:p>
    <w:p w14:paraId="69AA1F34" w14:textId="77777777" w:rsidR="00A2281C" w:rsidRDefault="00A2281C" w:rsidP="00A2281C">
      <w:pPr>
        <w:pStyle w:val="Bibliography"/>
      </w:pPr>
      <w:r>
        <w:t xml:space="preserve">97. Fay TB, Yeates KO, Taylor HG, Bangert B, Dietrich A, Nuss K, et al. Cognitive reserve as a moderator of postconcussive symptoms in children with complicated and uncomplicated mild traumatic brain injury. J. Int. Neuropsychol. Soc. 2010;16:94–105. </w:t>
      </w:r>
    </w:p>
    <w:p w14:paraId="3E7C0999" w14:textId="77777777" w:rsidR="00A2281C" w:rsidRDefault="00A2281C" w:rsidP="00A2281C">
      <w:pPr>
        <w:pStyle w:val="Bibliography"/>
      </w:pPr>
      <w:r>
        <w:lastRenderedPageBreak/>
        <w:t xml:space="preserve">98. Fisher DC, Ledbetter MF, Cohen NJ, Marmor D, Tulsky DS. WAIS-III and WMS-III profiles of mildly to severely brain-injured patients. Appl. Neuropsychol. 2000;7:126–132. </w:t>
      </w:r>
    </w:p>
    <w:p w14:paraId="37890827" w14:textId="77777777" w:rsidR="00A2281C" w:rsidRDefault="00A2281C" w:rsidP="00A2281C">
      <w:pPr>
        <w:pStyle w:val="Bibliography"/>
      </w:pPr>
      <w:r>
        <w:t xml:space="preserve">99. Franke LM, Czarnota JN, Ketchum JM, Walker WC. Factor analysis of persistent postconcussive symptoms within a military sample with blast exposure. J. Head Trauma Rehabil. 2015;30:E34–46. </w:t>
      </w:r>
    </w:p>
    <w:p w14:paraId="1F0A8448" w14:textId="77777777" w:rsidR="00A2281C" w:rsidRDefault="00A2281C" w:rsidP="00A2281C">
      <w:pPr>
        <w:pStyle w:val="Bibliography"/>
      </w:pPr>
      <w:r>
        <w:t xml:space="preserve">100. Gill J, Merchant-Borna K, Lee H, Livingston WS, Olivera A, Cashion A, et al. Sports-related concussion results in differential expression of nuclear factor-κb pathway genes in peripheral blood during the acute and subacute periods. J. Head Trauma Rehabil. 2016;31:269–76. </w:t>
      </w:r>
    </w:p>
    <w:p w14:paraId="718175E6" w14:textId="77777777" w:rsidR="00A2281C" w:rsidRDefault="00A2281C" w:rsidP="00A2281C">
      <w:pPr>
        <w:pStyle w:val="Bibliography"/>
      </w:pPr>
      <w:r>
        <w:t xml:space="preserve">101. Gordon SN, Fitzpatrick PJ, Hilsabeck RC. No effect of PTSD and other psychiatric disorders on cognitive functioning in veterans with mild TBI. Clin. Neuropsychol. 2011;25:337–47. </w:t>
      </w:r>
    </w:p>
    <w:p w14:paraId="0E94FE28" w14:textId="77777777" w:rsidR="00A2281C" w:rsidRDefault="00A2281C" w:rsidP="00A2281C">
      <w:pPr>
        <w:pStyle w:val="Bibliography"/>
      </w:pPr>
      <w:r>
        <w:t xml:space="preserve">102. Greiffenstein MF, Baker WJ. Premorbid clues? Preinjury scholastic performance and present neuropsychological functioning in late postconcussion syndrome. Clin. Neuropsychol. 2003;17:561–73. </w:t>
      </w:r>
    </w:p>
    <w:p w14:paraId="04E6F2EA" w14:textId="77777777" w:rsidR="00A2281C" w:rsidRDefault="00A2281C" w:rsidP="00A2281C">
      <w:pPr>
        <w:pStyle w:val="Bibliography"/>
      </w:pPr>
      <w:r>
        <w:t xml:space="preserve">103. Grills CE, Armistead-Jehle PJ. Performance validity test and neuropsychological assessment battery screening module performances in an active-duty sample with a history of concussion. Appl. Neuropsychol. Adult. 2016;23:295–301. </w:t>
      </w:r>
    </w:p>
    <w:p w14:paraId="2B01BF32" w14:textId="77777777" w:rsidR="00A2281C" w:rsidRDefault="00A2281C" w:rsidP="00A2281C">
      <w:pPr>
        <w:pStyle w:val="Bibliography"/>
      </w:pPr>
      <w:r>
        <w:t xml:space="preserve">104. Hänninen T, Tuominen M, Parkkari J, Vartiainen M, Öhman J, Iverson GL, et al. Sport concussion assessment tool - 3rd edition - normative reference values for professional ice hockey players. J. Sci. Med. Sport. 2016;19:636–41. </w:t>
      </w:r>
    </w:p>
    <w:p w14:paraId="7D109FE0" w14:textId="77777777" w:rsidR="00A2281C" w:rsidRDefault="00A2281C" w:rsidP="00A2281C">
      <w:pPr>
        <w:pStyle w:val="Bibliography"/>
      </w:pPr>
      <w:r>
        <w:t xml:space="preserve">105. Hanna-Pladdy B, Berry ZM, Bennett T, Phillips HL, Gouvier WD. Stress as a diagnostic challenge for postconcussive symptoms: Sequelae of mild traumatic brain injury or physiological stress response. Clin. Neuropsychol. 2001;15:289–304. </w:t>
      </w:r>
    </w:p>
    <w:p w14:paraId="01D255DB" w14:textId="77777777" w:rsidR="00A2281C" w:rsidRDefault="00A2281C" w:rsidP="00A2281C">
      <w:pPr>
        <w:pStyle w:val="Bibliography"/>
      </w:pPr>
      <w:r>
        <w:t xml:space="preserve">106. Hart JJ, Kraut MA, Womack KB, Strain J, Didehbani N, Bartz E, et al. Neuroimaging of cognitive dysfunction and depression in aging retired national football league players: A cross-sectional study. JAMA Neurol. 2013;70:326–35. </w:t>
      </w:r>
    </w:p>
    <w:p w14:paraId="7D34613C" w14:textId="77777777" w:rsidR="00A2281C" w:rsidRDefault="00A2281C" w:rsidP="00A2281C">
      <w:pPr>
        <w:pStyle w:val="Bibliography"/>
      </w:pPr>
      <w:r>
        <w:t xml:space="preserve">107. Hess DW, Marwitz JH, Kreutzer JS. Neuropsychological impairments after spinal cord injury: A comparative study with mild traumatic brain injury. Rehabil. Psychol. 2003;48:151–6. </w:t>
      </w:r>
    </w:p>
    <w:p w14:paraId="5D834138" w14:textId="77777777" w:rsidR="00A2281C" w:rsidRDefault="00A2281C" w:rsidP="00A2281C">
      <w:pPr>
        <w:pStyle w:val="Bibliography"/>
      </w:pPr>
      <w:r>
        <w:t xml:space="preserve">108. Hill BD, Rohling ML, Boettcher AC, Meyers JE. Cognitive intra-individual variability has a positive association with traumatic brain injury severity and suboptimal effort. Arch. Clin. Neuropsychol. 2013;28:640–8. </w:t>
      </w:r>
    </w:p>
    <w:p w14:paraId="0F69ED05" w14:textId="77777777" w:rsidR="00A2281C" w:rsidRDefault="00A2281C" w:rsidP="00A2281C">
      <w:pPr>
        <w:pStyle w:val="Bibliography"/>
      </w:pPr>
      <w:r>
        <w:t xml:space="preserve">109. Hill BD, Womble MN, Rohling ML. Logistic regression function for detection of suspicious performance during baseline evaluations using concussion vital signs. Appl. Neuropsychol. Adult. 2015;22:233–40. </w:t>
      </w:r>
    </w:p>
    <w:p w14:paraId="6DB68CF7" w14:textId="77777777" w:rsidR="00A2281C" w:rsidRDefault="00A2281C" w:rsidP="00A2281C">
      <w:pPr>
        <w:pStyle w:val="Bibliography"/>
      </w:pPr>
      <w:r>
        <w:lastRenderedPageBreak/>
        <w:t xml:space="preserve">110. Hinton-Bayre AD, Geffen G, McFarland K. Mild head injury and speed of information processing: a prospective study of professional rugby league players. J. Clin. Exp. Neuropsychol. 1997;19:275–89. </w:t>
      </w:r>
    </w:p>
    <w:p w14:paraId="0F4AC9C2" w14:textId="77777777" w:rsidR="00A2281C" w:rsidRDefault="00A2281C" w:rsidP="00A2281C">
      <w:pPr>
        <w:pStyle w:val="Bibliography"/>
      </w:pPr>
      <w:r>
        <w:t xml:space="preserve">111. Hunt TN, Ferrara MS. Age-related differences in neuropsychological testing among high school athletes. J. Athl. Train. 2009;44:405–9. </w:t>
      </w:r>
    </w:p>
    <w:p w14:paraId="432ACBDA" w14:textId="77777777" w:rsidR="00A2281C" w:rsidRDefault="00A2281C" w:rsidP="00A2281C">
      <w:pPr>
        <w:pStyle w:val="Bibliography"/>
      </w:pPr>
      <w:r>
        <w:t xml:space="preserve">112. Ivins BJ, Lange RT, Cole WR, Kane R, Schwab KA, Iverson GL. Using base rates of low scores to interpret the ANAM4 TBI-MIL battery following mild traumatic brain injury. Arch. Clin. Neuropsychol. 2015;30:26–38. </w:t>
      </w:r>
    </w:p>
    <w:p w14:paraId="5BDB42C2" w14:textId="77777777" w:rsidR="00A2281C" w:rsidRDefault="00A2281C" w:rsidP="00A2281C">
      <w:pPr>
        <w:pStyle w:val="Bibliography"/>
      </w:pPr>
      <w:r>
        <w:t xml:space="preserve">113. Jamora CW, Schroeder SC, Ruff RM. Pain and mild traumatic brain injury: The implications of pain severity on emotional and cognitive functioning. Brain Inj. 2013;27:1134–40. </w:t>
      </w:r>
    </w:p>
    <w:p w14:paraId="059D0125" w14:textId="77777777" w:rsidR="00A2281C" w:rsidRDefault="00A2281C" w:rsidP="00A2281C">
      <w:pPr>
        <w:pStyle w:val="Bibliography"/>
      </w:pPr>
      <w:r>
        <w:t xml:space="preserve">114. Kashluba S, Hanks RA, Casey JE, Millis SR. Neuropsychologic and functional outcome after complicated mild traumatic brain injury. Arch. Phys. Med. Rehabil. 2008;89:904–11. </w:t>
      </w:r>
    </w:p>
    <w:p w14:paraId="734194CC" w14:textId="77777777" w:rsidR="00A2281C" w:rsidRDefault="00A2281C" w:rsidP="00A2281C">
      <w:pPr>
        <w:pStyle w:val="Bibliography"/>
      </w:pPr>
      <w:r>
        <w:t xml:space="preserve">115. Killam C, Cautin RL, Santucci AC. Assessing the enduring residual neuropsychological effects of head trauma in college athletes who participate in contact sports. Arch. Clin. Neuropsychol. 2005;20:599–611. </w:t>
      </w:r>
    </w:p>
    <w:p w14:paraId="35F64454" w14:textId="77777777" w:rsidR="00A2281C" w:rsidRDefault="00A2281C" w:rsidP="00A2281C">
      <w:pPr>
        <w:pStyle w:val="Bibliography"/>
      </w:pPr>
      <w:r>
        <w:t xml:space="preserve">116. Krishnan M, Smith N, Donders J. Use of the Tower of London—Drexel University, Second Edition (TOLDX) in adults with traumatic brain injury. Clin. Neuropsychol. 2012;26:951–64. </w:t>
      </w:r>
    </w:p>
    <w:p w14:paraId="43A82BD9" w14:textId="77777777" w:rsidR="00A2281C" w:rsidRDefault="00A2281C" w:rsidP="00A2281C">
      <w:pPr>
        <w:pStyle w:val="Bibliography"/>
      </w:pPr>
      <w:r>
        <w:t xml:space="preserve">117. Krivitzky LS, Roebuck-Spencer TM, Roth RM, Blackstone K, Johnson CP, Gioia G. Functional magnetic resonance imaging of working memory and response inhibition in children with mild traumatic brain injury. J. Int. Neuropsychol. Soc. 2011;17:1143–52. </w:t>
      </w:r>
    </w:p>
    <w:p w14:paraId="25A6FBCD" w14:textId="77777777" w:rsidR="00A2281C" w:rsidRDefault="00A2281C" w:rsidP="00A2281C">
      <w:pPr>
        <w:pStyle w:val="Bibliography"/>
      </w:pPr>
      <w:r>
        <w:t xml:space="preserve">118. Lange RT, Pancholi S, Brickell TA, Sakura S, Bhagwat A, Merritt V, et al. Neuropsychological outcome from blast versus non-blast: Mild traumatic brain injury in U. S. military service members. J. Int. Neuropsychol. Soc. 2012;18:595–605. </w:t>
      </w:r>
    </w:p>
    <w:p w14:paraId="1216A464" w14:textId="77777777" w:rsidR="00A2281C" w:rsidRDefault="00A2281C" w:rsidP="00A2281C">
      <w:pPr>
        <w:pStyle w:val="Bibliography"/>
      </w:pPr>
      <w:r>
        <w:t xml:space="preserve">119. Lange RT, Iverson GL, Franzen MD. Neuropsychological functioning following complicated vs. uncomplicated mild traumatic brain injury. Brain Inj. 2009;23:83–91. </w:t>
      </w:r>
    </w:p>
    <w:p w14:paraId="09AD5DA8" w14:textId="77777777" w:rsidR="00A2281C" w:rsidRDefault="00A2281C" w:rsidP="00A2281C">
      <w:pPr>
        <w:pStyle w:val="Bibliography"/>
      </w:pPr>
      <w:r>
        <w:t xml:space="preserve">120. Lange RT, Iverson GL, Brooks BL, Rennison VLA. Influence of poor effort on self-reported symptoms and neurocognitive test performance following mild traumatic brain injury. J. Clin. Exp. Neuropsychol. 2010;32:961–72. </w:t>
      </w:r>
    </w:p>
    <w:p w14:paraId="5AEEBAE4" w14:textId="77777777" w:rsidR="00A2281C" w:rsidRDefault="00A2281C" w:rsidP="00A2281C">
      <w:pPr>
        <w:pStyle w:val="Bibliography"/>
      </w:pPr>
      <w:r>
        <w:t xml:space="preserve">121. Lange RT, Pancholi S, Bhagwat A, Anderson-Barnes V, French LM. Influence of poor effort on neuropsychological test performance in U.S. military personnel following mild traumatic brain injury. J. Clin. Exp. Neuropsychol. 2012;34:453–66. </w:t>
      </w:r>
    </w:p>
    <w:p w14:paraId="138493E6" w14:textId="77777777" w:rsidR="00A2281C" w:rsidRDefault="00A2281C" w:rsidP="00A2281C">
      <w:pPr>
        <w:pStyle w:val="Bibliography"/>
      </w:pPr>
      <w:r>
        <w:lastRenderedPageBreak/>
        <w:t xml:space="preserve">122. Larson EB, Zollman F, Kondiles B, Starr C. Memory deficits, postconcussive complaints, and posttraumatic stress disorder in a volunteer sample of veterans. Rehabil. Psychol. 2013;58:245–52. </w:t>
      </w:r>
    </w:p>
    <w:p w14:paraId="602A9494" w14:textId="77777777" w:rsidR="00A2281C" w:rsidRDefault="00A2281C" w:rsidP="00A2281C">
      <w:pPr>
        <w:pStyle w:val="Bibliography"/>
      </w:pPr>
      <w:r>
        <w:t xml:space="preserve">123. Levin HS, Li X, McCauley SR, Hanten G, Wilde EA, Swank P. Neuropsychological outcome of mTBI: A principal component analysis approach. J. Neurotrauma. 2013;30:625–32. </w:t>
      </w:r>
    </w:p>
    <w:p w14:paraId="5C92CA2E" w14:textId="77777777" w:rsidR="00A2281C" w:rsidRDefault="00A2281C" w:rsidP="00A2281C">
      <w:pPr>
        <w:pStyle w:val="Bibliography"/>
      </w:pPr>
      <w:r>
        <w:t xml:space="preserve">124. Lippa SM, Pastorek NJ, Romesser J, Linck J, Sim AH, Wisdom NM, et al. Ecological validity of performance validity testing. Arch. Clin. Neuropsychol. 2014;29:236–44. </w:t>
      </w:r>
    </w:p>
    <w:p w14:paraId="06632D71" w14:textId="77777777" w:rsidR="00A2281C" w:rsidRDefault="00A2281C" w:rsidP="00A2281C">
      <w:pPr>
        <w:pStyle w:val="Bibliography"/>
      </w:pPr>
      <w:r>
        <w:t xml:space="preserve">125. Lopez KC, Leary JB, Pham DL, Chou Y-Y, Dsurney J, Chan L. Brain volume, connectivity and neuropsychological performance in mild traumatic brain injury: the impact of post-traumatic stress disorder symptoms. J. Neurotrauma. 2017;34:16–22. </w:t>
      </w:r>
    </w:p>
    <w:p w14:paraId="25D2FCA7" w14:textId="77777777" w:rsidR="00A2281C" w:rsidRDefault="00A2281C" w:rsidP="00A2281C">
      <w:pPr>
        <w:pStyle w:val="Bibliography"/>
      </w:pPr>
      <w:r>
        <w:t xml:space="preserve">126.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A3359C7" w14:textId="77777777" w:rsidR="00A2281C" w:rsidRDefault="00A2281C" w:rsidP="00A2281C">
      <w:pPr>
        <w:pStyle w:val="Bibliography"/>
      </w:pPr>
      <w:r>
        <w:t xml:space="preserve">127. Lovell MR, Iverson GL, Collins MW, McKeag D, Maroon JC. Does loss of consciousness predict neuropsychological decrements after concussion? Clin. J. Sport Med. 1999;9:193–198. </w:t>
      </w:r>
    </w:p>
    <w:p w14:paraId="0F07E93C" w14:textId="77777777" w:rsidR="00A2281C" w:rsidRDefault="00A2281C" w:rsidP="00A2281C">
      <w:pPr>
        <w:pStyle w:val="Bibliography"/>
      </w:pPr>
      <w:r>
        <w:t xml:space="preserve">128. Luethcke CA, Bryan CJ, Morrow CE, Isler WC. Comparison of concussive symptoms, cognitive performance, and psychological symptoms between acute blast-versus nonblast-induced mild traumatic brain injury. J. Int. Neuropsychol. Soc. 2011;17:36–45. </w:t>
      </w:r>
    </w:p>
    <w:p w14:paraId="3D8B5047" w14:textId="77777777" w:rsidR="00A2281C" w:rsidRDefault="00A2281C" w:rsidP="00A2281C">
      <w:pPr>
        <w:pStyle w:val="Bibliography"/>
      </w:pPr>
      <w:r>
        <w:t xml:space="preserve">129. Mac Donald CL, Adam OR, Johnson AM, Nelson EC, Werner NJ, Rivet DJ, et al. Acute post-traumatic stress symptoms and age predict outcome in military blast concussion. Brain. 2015;138:1314–26. </w:t>
      </w:r>
    </w:p>
    <w:p w14:paraId="24939773" w14:textId="77777777" w:rsidR="00A2281C" w:rsidRDefault="00A2281C" w:rsidP="00A2281C">
      <w:pPr>
        <w:pStyle w:val="Bibliography"/>
      </w:pPr>
      <w:r>
        <w:t xml:space="preserve">130. MacDonald CL, Johnson AM, Nelson EC, Werner NJ, Fang R, Flaherty SF, et al. Functional status after blast-plus-impact complex concussive traumatic brain injury in evacuated United States military personnel. J. Neurotrauma. 2014;31:889–98. </w:t>
      </w:r>
    </w:p>
    <w:p w14:paraId="4D25E095" w14:textId="77777777" w:rsidR="00A2281C" w:rsidRDefault="00A2281C" w:rsidP="00A2281C">
      <w:pPr>
        <w:pStyle w:val="Bibliography"/>
      </w:pPr>
      <w:r>
        <w:t xml:space="preserve">131. Maillard-Wermelinger A, Yeates KO, Taylor HG, Rusin J, Bangert B, Dietrich A, et al. Mild traumatic brain injury and executive functions in school-aged children. Dev. Neurorehabilitation. 2009;12:330–41. </w:t>
      </w:r>
    </w:p>
    <w:p w14:paraId="41258ABF" w14:textId="77777777" w:rsidR="00A2281C" w:rsidRDefault="00A2281C" w:rsidP="00A2281C">
      <w:pPr>
        <w:pStyle w:val="Bibliography"/>
      </w:pPr>
      <w:r>
        <w:t xml:space="preserve">132.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58489A53" w14:textId="77777777" w:rsidR="00A2281C" w:rsidRDefault="00A2281C" w:rsidP="00A2281C">
      <w:pPr>
        <w:pStyle w:val="Bibliography"/>
      </w:pPr>
      <w:r>
        <w:lastRenderedPageBreak/>
        <w:t xml:space="preserve">133. Massey JS, Meares S, Batchelor J, Bryant RA. An exploratory study of the association of acute posttraumatic stress, depression, and pain to cognitive functioning in mild traumatic brain injury. Neuropsychology. 2015;29:530–42. </w:t>
      </w:r>
    </w:p>
    <w:p w14:paraId="7455534B" w14:textId="77777777" w:rsidR="00A2281C" w:rsidRDefault="00A2281C" w:rsidP="00A2281C">
      <w:pPr>
        <w:pStyle w:val="Bibliography"/>
      </w:pPr>
      <w:r>
        <w:t xml:space="preserve">134. Matser EJT, Kessels AGH, Jordan BD, Lezak MD, Troost J. Chronic traumatic brain injury in professional soccer players. Neurology. 1998;51:791–6. </w:t>
      </w:r>
    </w:p>
    <w:p w14:paraId="086948BB" w14:textId="77777777" w:rsidR="00A2281C" w:rsidRDefault="00A2281C" w:rsidP="00A2281C">
      <w:pPr>
        <w:pStyle w:val="Bibliography"/>
      </w:pPr>
      <w:r>
        <w:t xml:space="preserve">135. Matser JT, Kessels AGH, Lezak MD, Troost J. A dose-response relation of headers and concussions with cognitive impairment in professional soccer players. J. Clin. Exp. Neuropsychol. 2001;23:770–4. </w:t>
      </w:r>
    </w:p>
    <w:p w14:paraId="4A17D160" w14:textId="77777777" w:rsidR="00A2281C" w:rsidRDefault="00A2281C" w:rsidP="00A2281C">
      <w:pPr>
        <w:pStyle w:val="Bibliography"/>
      </w:pPr>
      <w:r>
        <w:t xml:space="preserve">136. Matser EJT, Kessels AG, Lezak MD, Jordan BD, Troost J. Neuropsychological impairment in amateur soccer players. JAMA. 1999;282:971–3. </w:t>
      </w:r>
    </w:p>
    <w:p w14:paraId="0EC8267F" w14:textId="77777777" w:rsidR="00A2281C" w:rsidRDefault="00A2281C" w:rsidP="00A2281C">
      <w:pPr>
        <w:pStyle w:val="Bibliography"/>
      </w:pPr>
      <w:r>
        <w:t xml:space="preserve">137. Matser EJT, Kessels AGH, Lezak MD, Troost J, Jordan BD. Acute traumatic brain injury in amateur boxing. Phys. Sportsmed. 2000;28:87–92. </w:t>
      </w:r>
    </w:p>
    <w:p w14:paraId="2F7988B7" w14:textId="77777777" w:rsidR="00A2281C" w:rsidRDefault="00A2281C" w:rsidP="00A2281C">
      <w:pPr>
        <w:pStyle w:val="Bibliography"/>
      </w:pPr>
      <w:r>
        <w:t xml:space="preserve">138. McAllister TW, Rhodes CH, Flashman LA, McDonald BC, Belloni D, Saykin AJ. Effect of the dopamine D2 receptor T allele on response latency after mild traumatic brain injury. Am. J. Psychiatry. 2005;162:1749–51. </w:t>
      </w:r>
    </w:p>
    <w:p w14:paraId="647E9F42" w14:textId="77777777" w:rsidR="00A2281C" w:rsidRDefault="00A2281C" w:rsidP="00A2281C">
      <w:pPr>
        <w:pStyle w:val="Bibliography"/>
      </w:pPr>
      <w:r>
        <w:t xml:space="preserve">139. McAllister TW, Tyler AL, Flashman LA, Rhodes CH, McDonald BC, Saykin AJ, et al. Polymorphisms in the brain-derived neurotrophic factor gene influence memory and processing speed one month after brain injury. J. Neurotrauma. 2012;29:1111–8. </w:t>
      </w:r>
    </w:p>
    <w:p w14:paraId="68B08B74" w14:textId="77777777" w:rsidR="00A2281C" w:rsidRDefault="00A2281C" w:rsidP="00A2281C">
      <w:pPr>
        <w:pStyle w:val="Bibliography"/>
      </w:pPr>
      <w:r>
        <w:t xml:space="preserve">140. McCauley SR, Boake C, Pedroza C, Brown SA, Levin HS, Goodman HS, et al. Correlates of persistent postconcussional disorder: DSM-IV criteria versus ICD-10. J. Clin. Exp. Neuropsychol. 2008;30:360–79. </w:t>
      </w:r>
    </w:p>
    <w:p w14:paraId="57E2D13B" w14:textId="77777777" w:rsidR="00A2281C" w:rsidRDefault="00A2281C" w:rsidP="00A2281C">
      <w:pPr>
        <w:pStyle w:val="Bibliography"/>
      </w:pPr>
      <w:r>
        <w:t xml:space="preserve">141. McCauley SR, Wilde EA, Barnes A, Hanten G, Hunter JV, Levin HS, et al. Patterns of early emotional and neuropsychological sequelae after mild traumatic brain injury. J. Neurotrauma. 2014;31:914–25. </w:t>
      </w:r>
    </w:p>
    <w:p w14:paraId="3381BA72" w14:textId="77777777" w:rsidR="00A2281C" w:rsidRDefault="00A2281C" w:rsidP="00A2281C">
      <w:pPr>
        <w:pStyle w:val="Bibliography"/>
      </w:pPr>
      <w:r>
        <w:t xml:space="preserve">142. McDonald TW, Franzen MD. A validity study of the WAIT in closed head injury. Brain Inj. 1999;13:331–46. </w:t>
      </w:r>
    </w:p>
    <w:p w14:paraId="12DA847A" w14:textId="77777777" w:rsidR="00A2281C" w:rsidRDefault="00A2281C" w:rsidP="00A2281C">
      <w:pPr>
        <w:pStyle w:val="Bibliography"/>
      </w:pPr>
      <w:r>
        <w:t xml:space="preserve">143. McGlinchey RE, Fortier CB, Venne JR, Maksimovskiy AL, Milberg WP. Effects of OEF/OIF-related physical and emotional co-morbidities on associative learning: concurrent delay and trace eyeblink classical conditioning. Int. J. Environ. Res. Public. Health. 2014;11:3046–73. </w:t>
      </w:r>
    </w:p>
    <w:p w14:paraId="641906B9" w14:textId="77777777" w:rsidR="00A2281C" w:rsidRDefault="00A2281C" w:rsidP="00A2281C">
      <w:pPr>
        <w:pStyle w:val="Bibliography"/>
      </w:pPr>
      <w:r>
        <w:t xml:space="preserve">144. Merritt VC, Arnett PA. Premorbid predictors of postconcussion symptoms in collegiate athletes. J. Clin. Exp. Neuropsychol. 2014;36:1098–111. </w:t>
      </w:r>
    </w:p>
    <w:p w14:paraId="2F23CF35" w14:textId="77777777" w:rsidR="00A2281C" w:rsidRDefault="00A2281C" w:rsidP="00A2281C">
      <w:pPr>
        <w:pStyle w:val="Bibliography"/>
      </w:pPr>
      <w:r>
        <w:t xml:space="preserve">145. Meyer JE, Arnett PA. Validation of the Affective Word List as a measure of verbal learning and memory. J. Clin. Exp. Neuropsychol. 2015;37:316–24. </w:t>
      </w:r>
    </w:p>
    <w:p w14:paraId="0BD10298" w14:textId="77777777" w:rsidR="00A2281C" w:rsidRDefault="00A2281C" w:rsidP="00A2281C">
      <w:pPr>
        <w:pStyle w:val="Bibliography"/>
      </w:pPr>
      <w:r>
        <w:lastRenderedPageBreak/>
        <w:t xml:space="preserve">146. Meyers JE, Rohling ML. Validation of the Meyers Short Battery on mild TBI patients. Arch. Clin. Neuropsychol. 2004;19:637–51. </w:t>
      </w:r>
    </w:p>
    <w:p w14:paraId="6C5D28A1" w14:textId="77777777" w:rsidR="00A2281C" w:rsidRDefault="00A2281C" w:rsidP="00A2281C">
      <w:pPr>
        <w:pStyle w:val="Bibliography"/>
      </w:pPr>
      <w:r>
        <w:t xml:space="preserve">147. Nakayama Y, Covassin T, Schatz P, Nogle S, Kovan J. Examination of the Test-Retest Reliability of a Computerized Neurocognitive Test Battery. Am. J. Sports Med. 2014;42:2000–5. </w:t>
      </w:r>
    </w:p>
    <w:p w14:paraId="4CEC9728" w14:textId="77777777" w:rsidR="00A2281C" w:rsidRDefault="00A2281C" w:rsidP="00A2281C">
      <w:pPr>
        <w:pStyle w:val="Bibliography"/>
      </w:pPr>
      <w:r>
        <w:t xml:space="preserve">148. Nelson NW, Hoelzle JB, Mcguire KA, Ferrier-Auerbach AG, Charlesworth MJ, Sponheim SR. Evaluation context impacts neuropsychological performance of OEF/OIF veterans with reported combat-related concussion. Arch. Clin. Neuropsychol. 2010;25:713–23. </w:t>
      </w:r>
    </w:p>
    <w:p w14:paraId="2B6FBE50" w14:textId="77777777" w:rsidR="00A2281C" w:rsidRDefault="00A2281C" w:rsidP="00A2281C">
      <w:pPr>
        <w:pStyle w:val="Bibliography"/>
      </w:pPr>
      <w:r>
        <w:t xml:space="preserve">149. Nelson NW, Hoelzle JB, Doane BM, McGuire KA, Ferrier-Auerbach AG, Charlesworth MJ, et al. Neuropsychological outcomes of U. S. veterans with report of remote blast-related concussion and current psychopathology. J. Int. Neuropsychol. Soc. 2012;18:845–55. </w:t>
      </w:r>
    </w:p>
    <w:p w14:paraId="78E4C24D" w14:textId="77777777" w:rsidR="00A2281C" w:rsidRDefault="00A2281C" w:rsidP="00A2281C">
      <w:pPr>
        <w:pStyle w:val="Bibliography"/>
      </w:pPr>
      <w:r>
        <w:t xml:space="preserve">150.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AFEE97F" w14:textId="77777777" w:rsidR="00A2281C" w:rsidRDefault="00A2281C" w:rsidP="00A2281C">
      <w:pPr>
        <w:pStyle w:val="Bibliography"/>
      </w:pPr>
      <w:r>
        <w:t xml:space="preserve">151. Nelson LD, Guskiewicz KM, Marshall SW, Hammeke T, Barr W, Randolph C, et al. Multiple self-reported concussions are more prevalent in athletes with ADHD and learning disability. Clin. J. Sport Med. 2016;26:120–127. </w:t>
      </w:r>
    </w:p>
    <w:p w14:paraId="2050B223" w14:textId="77777777" w:rsidR="00A2281C" w:rsidRDefault="00A2281C" w:rsidP="00A2281C">
      <w:pPr>
        <w:pStyle w:val="Bibliography"/>
      </w:pPr>
      <w:r>
        <w:t xml:space="preserve">152. Nelson LD, Pfaller AY, Rein LE, McCrea MA. Rates and predictors of invalid baseline test performance in high school and collegiate athletes for 3 computerized neurocognitive tests. Am. J. Sports Med. 2015;43:2018–26. </w:t>
      </w:r>
    </w:p>
    <w:p w14:paraId="52CEAC13" w14:textId="77777777" w:rsidR="00A2281C" w:rsidRDefault="00A2281C" w:rsidP="00A2281C">
      <w:pPr>
        <w:pStyle w:val="Bibliography"/>
      </w:pPr>
      <w:r>
        <w:t xml:space="preserve">153. Newman JB, Reesman JH, Vaughan CG, Gioia GA. Assessment of processing speed in children with mild TBI: A “first look” at the validity of pediatric ImPACT. Clin. Neuropsychol. 2013;27:779–93. </w:t>
      </w:r>
    </w:p>
    <w:p w14:paraId="5DAC3A0E" w14:textId="77777777" w:rsidR="00A2281C" w:rsidRDefault="00A2281C" w:rsidP="00A2281C">
      <w:pPr>
        <w:pStyle w:val="Bibliography"/>
      </w:pPr>
      <w:r>
        <w:t xml:space="preserve">154. Ord JS, Boettcher AC, Greve KW, Bianchini KJ. Detection of malingering in mild traumatic brain injury with the Conners’ Continuous Performance Test-II. J. Clin. Exp. Neuropsychol. 2010;32:380–7. </w:t>
      </w:r>
    </w:p>
    <w:p w14:paraId="333C0D2B" w14:textId="77777777" w:rsidR="00A2281C" w:rsidRDefault="00A2281C" w:rsidP="00A2281C">
      <w:pPr>
        <w:pStyle w:val="Bibliography"/>
      </w:pPr>
      <w:r>
        <w:t xml:space="preserve">155. Panenka WJ, Lange RT, Bouix S, Shewchuk JR, Heran MKS, Brubacher JR, et al. Neuropsychological outcome and diffusion tensor imaging in complicated versus uncomplicated mild traumatic brain injury. PLoS ONE. 2015;10:e0122746. </w:t>
      </w:r>
    </w:p>
    <w:p w14:paraId="21D1FB8C" w14:textId="77777777" w:rsidR="00A2281C" w:rsidRDefault="00A2281C" w:rsidP="00A2281C">
      <w:pPr>
        <w:pStyle w:val="Bibliography"/>
      </w:pPr>
      <w:r>
        <w:t xml:space="preserve">156. Paré N, Rabin LA, Fogel J, Pépin M. Mild traumatic brain injury and its sequelae: Characterisation of divided attention deficits. Neuropsychol. Rehabil. 2009;19:110–37. </w:t>
      </w:r>
    </w:p>
    <w:p w14:paraId="0FABE3EF" w14:textId="77777777" w:rsidR="00A2281C" w:rsidRDefault="00A2281C" w:rsidP="00A2281C">
      <w:pPr>
        <w:pStyle w:val="Bibliography"/>
      </w:pPr>
      <w:r>
        <w:t xml:space="preserve">157. Ponsford JL, Cameron P, Fitzgerald M, Grant M, Mikocka-Walus A. Long-term outcomes after uncomplicated mild traumatic brain injury: A comparison with trauma controls. J. Neurotrauma. 2011;28:937–46. </w:t>
      </w:r>
    </w:p>
    <w:p w14:paraId="5053F288" w14:textId="77777777" w:rsidR="00A2281C" w:rsidRDefault="00A2281C" w:rsidP="00A2281C">
      <w:pPr>
        <w:pStyle w:val="Bibliography"/>
      </w:pPr>
      <w:r>
        <w:lastRenderedPageBreak/>
        <w:t xml:space="preserve">158. Proto DA, Pastorek NJ, Miller BI, Romesser JM, Sim AH, Linck JF. The dangers of failing one or more performance validity tests in individuals claiming mild traumatic brain injury-related postconcussive symptoms. Arch. Clin. Neuropsychol. 2014;29:614–24. </w:t>
      </w:r>
    </w:p>
    <w:p w14:paraId="3F8C39C7" w14:textId="77777777" w:rsidR="00A2281C" w:rsidRDefault="00A2281C" w:rsidP="00A2281C">
      <w:pPr>
        <w:pStyle w:val="Bibliography"/>
      </w:pPr>
      <w:r>
        <w:t xml:space="preserve">159.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01915021" w14:textId="77777777" w:rsidR="00A2281C" w:rsidRDefault="00A2281C" w:rsidP="00A2281C">
      <w:pPr>
        <w:pStyle w:val="Bibliography"/>
      </w:pPr>
      <w:r>
        <w:t xml:space="preserve">160. Rabinowitz AR, Arnett PA. Reading based IQ estimates and actual premorbid cognitive performance: Discrepancies in a college athlete sample. J. Int. Neuropsychol. Soc. 2012;18:139–43. </w:t>
      </w:r>
    </w:p>
    <w:p w14:paraId="3EBBA461" w14:textId="77777777" w:rsidR="00A2281C" w:rsidRDefault="00A2281C" w:rsidP="00A2281C">
      <w:pPr>
        <w:pStyle w:val="Bibliography"/>
      </w:pPr>
      <w:r>
        <w:t xml:space="preserve">161. Rabinowitz AR, Arnett PA. Intraindividual cognitive variability before and after sports-related concussion. Neuropsychology. 2013;27:481–90. </w:t>
      </w:r>
    </w:p>
    <w:p w14:paraId="3F9E0564" w14:textId="77777777" w:rsidR="00A2281C" w:rsidRDefault="00A2281C" w:rsidP="00A2281C">
      <w:pPr>
        <w:pStyle w:val="Bibliography"/>
      </w:pPr>
      <w:r>
        <w:t xml:space="preserve">162. Rabinowitz AR, Merritt VC, Arnett PA. The return-to-play incentive and the effect of motivation on neuropsychological test-performance: Implications for baseline concussion testing. Dev. Neuropsychol. 2015;40:29–33. </w:t>
      </w:r>
    </w:p>
    <w:p w14:paraId="2C419EB4" w14:textId="77777777" w:rsidR="00A2281C" w:rsidRDefault="00A2281C" w:rsidP="00A2281C">
      <w:pPr>
        <w:pStyle w:val="Bibliography"/>
      </w:pPr>
      <w:r>
        <w:t xml:space="preserve">163. Ravdin LD, Barr WB, Jordan B, Lathan WE, Relkin NR. Assessment of cognitive recovery following sports related head trauma in boxers. Clin. J. Sport Med. 2003;13:21–7. </w:t>
      </w:r>
    </w:p>
    <w:p w14:paraId="6C721CE8" w14:textId="77777777" w:rsidR="00A2281C" w:rsidRDefault="00A2281C" w:rsidP="00A2281C">
      <w:pPr>
        <w:pStyle w:val="Bibliography"/>
      </w:pPr>
      <w:r>
        <w:t xml:space="preserve">164. Rieger BP, Lewandowski LJ, Callahan JM, Spenceley L, Truckenmiller A, Gathje R, et al. A prospective study of symptoms and neurocognitive outcomes in youth with concussion vs orthopaedic injuries. Brain Inj. 2013;27:169–78. </w:t>
      </w:r>
    </w:p>
    <w:p w14:paraId="70CBCEFD" w14:textId="77777777" w:rsidR="00A2281C" w:rsidRDefault="00A2281C" w:rsidP="00A2281C">
      <w:pPr>
        <w:pStyle w:val="Bibliography"/>
      </w:pPr>
      <w:r>
        <w:t xml:space="preserve">165. Ruocco AC, Swirsky-Sacchetti T. Personality disorder symptomatology and neuropsychological functioning in closed head injury. J. Neuropsychiatry Clin. Neurosci. 2007;19:27–35. </w:t>
      </w:r>
    </w:p>
    <w:p w14:paraId="55D0B087" w14:textId="77777777" w:rsidR="00A2281C" w:rsidRDefault="00A2281C" w:rsidP="00A2281C">
      <w:pPr>
        <w:pStyle w:val="Bibliography"/>
      </w:pPr>
      <w:r>
        <w:t xml:space="preserve">166. Schatz P, Maerlender A. A two-factor theory for concussion assessment using ImPACT: Memory and speed. Arch. Clin. Neuropsychol. 2013;28:791–7. </w:t>
      </w:r>
    </w:p>
    <w:p w14:paraId="4211052F" w14:textId="77777777" w:rsidR="00A2281C" w:rsidRDefault="00A2281C" w:rsidP="00A2281C">
      <w:pPr>
        <w:pStyle w:val="Bibliography"/>
      </w:pPr>
      <w:r>
        <w:t xml:space="preserve">167. Schnabel R, Kydd R. Neuropsychological assessment of distractibility in mild traumatic brain injury and depression. Clin. Neuropsychol. 2012;26:769–89. </w:t>
      </w:r>
    </w:p>
    <w:p w14:paraId="2200A342" w14:textId="77777777" w:rsidR="00A2281C" w:rsidRDefault="00A2281C" w:rsidP="00A2281C">
      <w:pPr>
        <w:pStyle w:val="Bibliography"/>
      </w:pPr>
      <w:r>
        <w:t xml:space="preserve">168. Schroeder SC, Ruff RM, Jäncke L. Posttraumatic stress disorder exacerbates emotional complaints but not cognitive impairments in individuals suffering from postconcussional disorder after mild traumatic brain injury. Z. Für Neuropsychol. 2015;26:35–50. </w:t>
      </w:r>
    </w:p>
    <w:p w14:paraId="0D83E3E3" w14:textId="77777777" w:rsidR="00A2281C" w:rsidRDefault="00A2281C" w:rsidP="00A2281C">
      <w:pPr>
        <w:pStyle w:val="Bibliography"/>
      </w:pPr>
      <w:r>
        <w:t xml:space="preserve">169. Shandera-Ochsner AL, Berry DTR, Harp JP, Edmundson M, Graue LO, Roach A, et al. Neuropsychological effects of self-reported deployment-related mild TBI and current PTSD in OIF/OEF veterans. Clin. Neuropsychol. 2013;27:881–907. </w:t>
      </w:r>
    </w:p>
    <w:p w14:paraId="17CA24D4" w14:textId="77777777" w:rsidR="00A2281C" w:rsidRDefault="00A2281C" w:rsidP="00A2281C">
      <w:pPr>
        <w:pStyle w:val="Bibliography"/>
      </w:pPr>
      <w:r>
        <w:lastRenderedPageBreak/>
        <w:t xml:space="preserve">170. Shuttleworth-Edwards AB, Radloff SE, Whitefield-Alexander VJ, Smith IP, Horsman M. Practice effects reveal visuomotor vulnerability in school and university rugby players. Arch. Clin. Neuropsychol. 2014;29:86–99. </w:t>
      </w:r>
    </w:p>
    <w:p w14:paraId="40F396AF" w14:textId="77777777" w:rsidR="00A2281C" w:rsidRDefault="00A2281C" w:rsidP="00A2281C">
      <w:pPr>
        <w:pStyle w:val="Bibliography"/>
      </w:pPr>
      <w:r>
        <w:t xml:space="preserve">171. Shuttleworth-Edwards AB, Smith I, Radloff SE. Neurocognitive vulnerability amongst university rugby players versus noncontact sport controls. J. Clin. Exp. Neuropsychol. 2008;30:870–84. </w:t>
      </w:r>
    </w:p>
    <w:p w14:paraId="5BE87DDB" w14:textId="77777777" w:rsidR="00A2281C" w:rsidRDefault="00A2281C" w:rsidP="00A2281C">
      <w:pPr>
        <w:pStyle w:val="Bibliography"/>
      </w:pPr>
      <w:r>
        <w:t xml:space="preserve">172. Silverberg ND, Luoto TM, Öhman J, Iverson GL. Assessment of mild traumatic brain injury with the King-Devick Test® in an emergency department sample. Brain Inj. 2014;28:1590–3. </w:t>
      </w:r>
    </w:p>
    <w:p w14:paraId="013122F0" w14:textId="77777777" w:rsidR="00A2281C" w:rsidRDefault="00A2281C" w:rsidP="00A2281C">
      <w:pPr>
        <w:pStyle w:val="Bibliography"/>
      </w:pPr>
      <w:r>
        <w:t xml:space="preserve">173. Siman R, Giovannone N, Hanten G, Wilde EA, McCauley SR, Hunter JV, et al. Evidence that the blood biomarker SNTF predicts brain imaging changes and persistent cognitive dysfunction in mild TBI patients. Front. Neurol. 2013;4:190. </w:t>
      </w:r>
    </w:p>
    <w:p w14:paraId="551605A3" w14:textId="77777777" w:rsidR="00A2281C" w:rsidRDefault="00A2281C" w:rsidP="00A2281C">
      <w:pPr>
        <w:pStyle w:val="Bibliography"/>
      </w:pPr>
      <w:r>
        <w:t xml:space="preserve">174. Soble JR, Spanierman LB, Smith JF. Neuropsychological functioning of combat veterans with posttraumatic stress disorder and mild traumatic brain injury. J. Clin. Exp. Neuropsychol. 2013;35:551–61. </w:t>
      </w:r>
    </w:p>
    <w:p w14:paraId="48E31DC0" w14:textId="77777777" w:rsidR="00A2281C" w:rsidRDefault="00A2281C" w:rsidP="00A2281C">
      <w:pPr>
        <w:pStyle w:val="Bibliography"/>
      </w:pPr>
      <w:r>
        <w:t xml:space="preserve">175. Sponheim SR, McGuire KA, Kang SS, Davenport ND, Aviyente S, Bernat EM, et al. Evidence of disrupted functional connectivity in the brain after combat-related blast injury. NeuroImage. 2011;54:S21–9. </w:t>
      </w:r>
    </w:p>
    <w:p w14:paraId="4BF92465" w14:textId="77777777" w:rsidR="00A2281C" w:rsidRDefault="00A2281C" w:rsidP="00A2281C">
      <w:pPr>
        <w:pStyle w:val="Bibliography"/>
      </w:pPr>
      <w:r>
        <w:t xml:space="preserve">176. Stamm JM, Bourlas AP, Baugh CM, Fritts NG, Daneshvar DH, Martin BM, et al. Age of first exposure to football and later-life cognitive impairment in former NFL players. Neurology. 2015;84:1114–20. </w:t>
      </w:r>
    </w:p>
    <w:p w14:paraId="2FF601C5" w14:textId="77777777" w:rsidR="00A2281C" w:rsidRDefault="00A2281C" w:rsidP="00A2281C">
      <w:pPr>
        <w:pStyle w:val="Bibliography"/>
      </w:pPr>
      <w:r>
        <w:t xml:space="preserve">177. Strain JF, Womack KB, Didehbani N, Spence JS, Conover H, Hart JJ, et al. Imaging correlates of memory and concussion history in retired National Football League athletes. JAMA Neurol. 2015;72:773–80. </w:t>
      </w:r>
    </w:p>
    <w:p w14:paraId="0BAEBC8F" w14:textId="77777777" w:rsidR="00A2281C" w:rsidRDefault="00A2281C" w:rsidP="00A2281C">
      <w:pPr>
        <w:pStyle w:val="Bibliography"/>
      </w:pPr>
      <w:r>
        <w:t xml:space="preserve">178. Straume-Næsheim TM, Andersen TE, K Holme IM, McIntosh AS, Dvorak J, Bahr R. Do minor head impacts in soccer cause concussive injury? A prospective case-control study. Neurosurgery. 2009;64:719–25. </w:t>
      </w:r>
    </w:p>
    <w:p w14:paraId="49847332" w14:textId="77777777" w:rsidR="00A2281C" w:rsidRDefault="00A2281C" w:rsidP="00A2281C">
      <w:pPr>
        <w:pStyle w:val="Bibliography"/>
      </w:pPr>
      <w:r>
        <w:t xml:space="preserve">179. Straume-Næsheim TM, Andersen TE, Bahr R. Reproducibility of computer based neuropsychological testing among Norwegian elite football players. Br. J. Sports Med. 2005;39:i64–9. </w:t>
      </w:r>
    </w:p>
    <w:p w14:paraId="7944164F" w14:textId="77777777" w:rsidR="00A2281C" w:rsidRDefault="00A2281C" w:rsidP="00A2281C">
      <w:pPr>
        <w:pStyle w:val="Bibliography"/>
      </w:pPr>
      <w:r>
        <w:t xml:space="preserve">180. Suchy Y, Euler M, Eastvold A. Exaggerated reaction to novelty as a subclinical consequence of mild traumatic brain injury. Brain Inj. 2014;28:972–9. </w:t>
      </w:r>
    </w:p>
    <w:p w14:paraId="4418CA09" w14:textId="77777777" w:rsidR="00A2281C" w:rsidRDefault="00A2281C" w:rsidP="00A2281C">
      <w:pPr>
        <w:pStyle w:val="Bibliography"/>
      </w:pPr>
      <w:r>
        <w:t xml:space="preserve">181. Tay SY, Ang BT, Lau XY, Meyyappan A, Collinson SL. Chronic impairment of prospective memory after mild traumatic brain injury. J. Neurotrauma. 2010;27:77–83. </w:t>
      </w:r>
    </w:p>
    <w:p w14:paraId="060BA67F" w14:textId="77777777" w:rsidR="00A2281C" w:rsidRDefault="00A2281C" w:rsidP="00A2281C">
      <w:pPr>
        <w:pStyle w:val="Bibliography"/>
      </w:pPr>
      <w:r>
        <w:lastRenderedPageBreak/>
        <w:t xml:space="preserve">182. Taylor HG, Dietrich A, Nuss K, Wright M, Rusin J, Bangert B, et al. Post-concussive symptoms in children with mild traumatic brain injury. Neuropsychology. 2010;24:148–59. </w:t>
      </w:r>
    </w:p>
    <w:p w14:paraId="07FF06D8" w14:textId="77777777" w:rsidR="00A2281C" w:rsidRDefault="00A2281C" w:rsidP="00A2281C">
      <w:pPr>
        <w:pStyle w:val="Bibliography"/>
      </w:pPr>
      <w:r>
        <w:t xml:space="preserve">183. Teel E, Gay M, Johnson B, Slobounov S. Determining sensitivity/specificity of virtual reality-based neuropsychological tool for detecting residual abnormalities following sport-related concussion. Neuropsychology. 2016;30:474–83. </w:t>
      </w:r>
    </w:p>
    <w:p w14:paraId="5DB6427E" w14:textId="77777777" w:rsidR="00A2281C" w:rsidRDefault="00A2281C" w:rsidP="00A2281C">
      <w:pPr>
        <w:pStyle w:val="Bibliography"/>
      </w:pPr>
      <w:r>
        <w:t xml:space="preserve">184. Terry DP, Faraco CC, Smith D, Diddams MJ, Puente AN, Miller LS. Lack of long-term fMRI differences after multiple sports-related concussions. Brain Inj. 2012;26:1684–96. </w:t>
      </w:r>
    </w:p>
    <w:p w14:paraId="3421B431" w14:textId="77777777" w:rsidR="00A2281C" w:rsidRDefault="00A2281C" w:rsidP="00A2281C">
      <w:pPr>
        <w:pStyle w:val="Bibliography"/>
      </w:pPr>
      <w:r>
        <w:t xml:space="preserve">185. Thaler NS, Linck JF, Heyanka DJ, Pastorek NJ, Miller B, Romesser J, et al. Heterogeneity in Trail Making Test performance in OEF/OIF/OND veterans with mild traumatic brain injury. Arch. Clin. Neuropsychol. 2013;28:798–807. </w:t>
      </w:r>
    </w:p>
    <w:p w14:paraId="0C0A7C2B" w14:textId="77777777" w:rsidR="00A2281C" w:rsidRDefault="00A2281C" w:rsidP="00A2281C">
      <w:pPr>
        <w:pStyle w:val="Bibliography"/>
      </w:pPr>
      <w:r>
        <w:t>186. Theadom A, Mahon S, Barker-Collo S, McPherson K, Rush E, Vandal AC, et al. Enzogenol for cognitive functioning in traumatic brain injury: A pilot placebo</w:t>
      </w:r>
      <w:r>
        <w:rPr>
          <w:rFonts w:ascii="Cambria Math" w:hAnsi="Cambria Math" w:cs="Cambria Math"/>
        </w:rPr>
        <w:t>‐</w:t>
      </w:r>
      <w:r>
        <w:t>controlled RCT. Eur. J. Neurol. 2013;20:1135</w:t>
      </w:r>
      <w:r>
        <w:rPr>
          <w:rFonts w:cs="Arial"/>
        </w:rPr>
        <w:t>–</w:t>
      </w:r>
      <w:r>
        <w:t xml:space="preserve">44. </w:t>
      </w:r>
    </w:p>
    <w:p w14:paraId="094A3239" w14:textId="77777777" w:rsidR="00A2281C" w:rsidRDefault="00A2281C" w:rsidP="00A2281C">
      <w:pPr>
        <w:pStyle w:val="Bibliography"/>
      </w:pPr>
      <w:r>
        <w:t xml:space="preserve">187. Theadom A, Parag V, Dowell T, McPherson K, Starkey N, Barker-Collo S, et al. Persistent problems 1 year after mild traumatic brain injury: a longitudinal population study in New Zealand. Br. J. Gen. Pract. 2016;66:e16–23. </w:t>
      </w:r>
    </w:p>
    <w:p w14:paraId="7E757BCF" w14:textId="77777777" w:rsidR="00A2281C" w:rsidRDefault="00A2281C" w:rsidP="00A2281C">
      <w:pPr>
        <w:pStyle w:val="Bibliography"/>
      </w:pPr>
      <w:r>
        <w:t xml:space="preserve">188. Theadom A, Cropley M, Parmar P, Barker-Collo S, Starkey N, Jones K, et al. Sleep difficulties one year following mild traumatic brain injury in a population-based study. Sleep Med. 2015;16:926–32. </w:t>
      </w:r>
    </w:p>
    <w:p w14:paraId="7C1BC2DC" w14:textId="77777777" w:rsidR="00A2281C" w:rsidRDefault="00A2281C" w:rsidP="00A2281C">
      <w:pPr>
        <w:pStyle w:val="Bibliography"/>
      </w:pPr>
      <w:r>
        <w:t xml:space="preserve">189. Theadom A, Parmar P, Jones K, Barker-Collo S, Starkey NJ, McPherson KM, et al. Frequency and impact of recurrent traumatic brain injury in a population-based sample. J. Neurotrauma. 2015;32:674–81. </w:t>
      </w:r>
    </w:p>
    <w:p w14:paraId="500F6C21" w14:textId="77777777" w:rsidR="00A2281C" w:rsidRDefault="00A2281C" w:rsidP="00A2281C">
      <w:pPr>
        <w:pStyle w:val="Bibliography"/>
      </w:pPr>
      <w:r>
        <w:t xml:space="preserve">190. Trontel HG, Hall S, Ashendorf L, O’Connor MK. Impact of diagnosis threat on academic self-efficacy in mild traumatic brain injury. J. Clin. Exp. Neuropsychol. 2013;35:960–70. </w:t>
      </w:r>
    </w:p>
    <w:p w14:paraId="7AB411B7" w14:textId="77777777" w:rsidR="00A2281C" w:rsidRDefault="00A2281C" w:rsidP="00A2281C">
      <w:pPr>
        <w:pStyle w:val="Bibliography"/>
      </w:pPr>
      <w:r>
        <w:t xml:space="preserve">191. Tsushima WT, Shirakawa N, Geling O. Neurocognitive functioning and symptom reporting of high school athletes following a single concussion. Appl. Neuropsychol. Child. 2013;2:13–6. </w:t>
      </w:r>
    </w:p>
    <w:p w14:paraId="6918909D" w14:textId="77777777" w:rsidR="00A2281C" w:rsidRDefault="00A2281C" w:rsidP="00A2281C">
      <w:pPr>
        <w:pStyle w:val="Bibliography"/>
      </w:pPr>
      <w:r>
        <w:t xml:space="preserve">192. Van Patten R, Keith C, Bertolin M, Wright JD. The effect of premorbid attention-deficit/hyperactivity disorder on neuropsychological functioning in individuals with acute mild traumatic brain injuries. J. Clin. Exp. Neuropsychol. 2016;38:12–22. </w:t>
      </w:r>
    </w:p>
    <w:p w14:paraId="6E70D00B" w14:textId="77777777" w:rsidR="00A2281C" w:rsidRDefault="00A2281C" w:rsidP="00A2281C">
      <w:pPr>
        <w:pStyle w:val="Bibliography"/>
      </w:pPr>
      <w:r>
        <w:t xml:space="preserve">193. Vanderploeg RD, Belanger HG, Curtiss G. Mild traumatic brain injury and posttraumatic stress disorder and their associations with health symptoms. Arch. Phys. Med. Rehabil. 2009;90:1084–93. </w:t>
      </w:r>
    </w:p>
    <w:p w14:paraId="78EA1D3F" w14:textId="77777777" w:rsidR="00A2281C" w:rsidRDefault="00A2281C" w:rsidP="00A2281C">
      <w:pPr>
        <w:pStyle w:val="Bibliography"/>
      </w:pPr>
      <w:r>
        <w:lastRenderedPageBreak/>
        <w:t xml:space="preserve">194. Vanderploeg RD, Curtiss G, Belanger HG. Long-term neuropsychological outcomes following mild traumatic brain injury. J. Int. Neuropsychol. Soc. 2005;11:228–36. </w:t>
      </w:r>
    </w:p>
    <w:p w14:paraId="4870DF6A" w14:textId="77777777" w:rsidR="00A2281C" w:rsidRDefault="00A2281C" w:rsidP="00A2281C">
      <w:pPr>
        <w:pStyle w:val="Bibliography"/>
      </w:pPr>
      <w:r>
        <w:t xml:space="preserve">195. Vasterling JJ, Brailey K, Proctor SP, Kane R, Heeren T, Franz M. Neuropsychological outcomes of mild traumatic brain injury, post-traumatic stress disorder and depression in Iraq-deployed US Army soldiers. Br. J. Psychiatry. 2012;201:186–92. </w:t>
      </w:r>
    </w:p>
    <w:p w14:paraId="2D37C425" w14:textId="77777777" w:rsidR="00A2281C" w:rsidRDefault="00A2281C" w:rsidP="00A2281C">
      <w:pPr>
        <w:pStyle w:val="Bibliography"/>
      </w:pPr>
      <w:r>
        <w:t xml:space="preserve">196. Veeramuthu V, Pancharatnam D, Poovindran AR, Musthapha NA, Wong Kum Thong, Mazlan M, et al. Cognitive impairments in mild traumatic brain injury and genetic polymorphism of apolipoprotein E: A preliminary study in a Level I trauma center. Neurol. Asia. 2014;19:69–77. </w:t>
      </w:r>
    </w:p>
    <w:p w14:paraId="4F6C82BA" w14:textId="77777777" w:rsidR="00A2281C" w:rsidRDefault="00A2281C" w:rsidP="00A2281C">
      <w:pPr>
        <w:pStyle w:val="Bibliography"/>
      </w:pPr>
      <w:r>
        <w:t xml:space="preserve">197. Veeramuthu V, Hariri F, Narayanan V, Kuo TL, Ramli N, Ganesan D. Microstructural change and cognitive alteration in maxillofacial trauma and mild traumatic brain injury: a diffusion tensor imaging study. J. Oral Maxillofac. Surg. 2016;74:1197.e1-1197.e10. </w:t>
      </w:r>
    </w:p>
    <w:p w14:paraId="10DFF7C2" w14:textId="77777777" w:rsidR="00A2281C" w:rsidRDefault="00A2281C" w:rsidP="00A2281C">
      <w:pPr>
        <w:pStyle w:val="Bibliography"/>
      </w:pPr>
      <w:r>
        <w:t xml:space="preserve">198. Vilar-López R, Santiago-Ramajo S, Gómez-Río M, Verdejo-García A, Llamas JM, Pérez-García M. Detection of malingering in a Spanish population using three specific malingering tests. Arch. Clin. Neuropsychol. 2007;22:379–88. </w:t>
      </w:r>
    </w:p>
    <w:p w14:paraId="7B308D50" w14:textId="77777777" w:rsidR="00A2281C" w:rsidRDefault="00A2281C" w:rsidP="00A2281C">
      <w:pPr>
        <w:pStyle w:val="Bibliography"/>
      </w:pPr>
      <w:r>
        <w:t xml:space="preserve">199. Wäljas M, Iverson GL, Lange RT, Hakulinen U, Dastidar P, Huhtala H, et al. A prospective biopsychosocial study of the persistent post-concussion symptoms following mild traumatic brain injury. J. Neurotrauma. 2015;32:534–47. </w:t>
      </w:r>
    </w:p>
    <w:p w14:paraId="10AA2CFA" w14:textId="77777777" w:rsidR="00A2281C" w:rsidRDefault="00A2281C" w:rsidP="00A2281C">
      <w:pPr>
        <w:pStyle w:val="Bibliography"/>
      </w:pPr>
      <w:r>
        <w:t xml:space="preserve">200. Waid-Ebbs JK, Daly J, Wu SS, Berg WK, Bauer RM, Perlstein WM, et al. Response to goal management training in veterans with blast-related mild traumatic brain injury. J. Rehabil. Res. Dev. 2014;51:1555–66. </w:t>
      </w:r>
    </w:p>
    <w:p w14:paraId="6B8C307C" w14:textId="77777777" w:rsidR="00A2281C" w:rsidRDefault="00A2281C" w:rsidP="00A2281C">
      <w:pPr>
        <w:pStyle w:val="Bibliography"/>
      </w:pPr>
      <w:r>
        <w:t xml:space="preserve">201. Walker WC, Franke LM, Cifu DX, Hart BB. Randomized, sham-controlled, feasibility trial of hyperbaric oxygen for service members with postconcussion syndrome: Cognitive and psychomotor outcomes 1 week postintervention. Neurorehabil. Neural Repair. 2014;28:420–32. </w:t>
      </w:r>
    </w:p>
    <w:p w14:paraId="7C2CF1B1" w14:textId="77777777" w:rsidR="00A2281C" w:rsidRDefault="00A2281C" w:rsidP="00A2281C">
      <w:pPr>
        <w:pStyle w:val="Bibliography"/>
      </w:pPr>
      <w:r>
        <w:t xml:space="preserve">202. Wang Y, Nelson LD, LaRoche AA, Pfaller AY, Nencka AS, Koch KM, et al. Cerebral blood flow alterations in acute sport-related concussion. J. Neurotrauma. 2015;33:1227–36. </w:t>
      </w:r>
    </w:p>
    <w:p w14:paraId="6340FBD3" w14:textId="77777777" w:rsidR="00A2281C" w:rsidRDefault="00A2281C" w:rsidP="00A2281C">
      <w:pPr>
        <w:pStyle w:val="Bibliography"/>
      </w:pPr>
      <w:r>
        <w:t xml:space="preserve">203. Whiteside DM, Gaasedelen OJ, Hahn-Ketter AE, Luu H, Miller ML, Persinger V, et al. Derivation of a cross-domain embedded performance validity measure in traumatic brain injury. Clin. Neuropsychol. 2015;29:788–803. </w:t>
      </w:r>
    </w:p>
    <w:p w14:paraId="4F09B67A" w14:textId="77777777" w:rsidR="00A2281C" w:rsidRDefault="00A2281C" w:rsidP="00A2281C">
      <w:pPr>
        <w:pStyle w:val="Bibliography"/>
      </w:pPr>
      <w:r>
        <w:t xml:space="preserve">204. Willeumier K, Taylor DV, Amen DG. Elevated body mass in National Football League players linked to cognitive impairment and decreased prefrontal cortex and temporal pole activity. Transl. Psychiatry. 2012;2:e68–e68. </w:t>
      </w:r>
    </w:p>
    <w:p w14:paraId="42AA4495" w14:textId="77777777" w:rsidR="00A2281C" w:rsidRDefault="00A2281C" w:rsidP="00A2281C">
      <w:pPr>
        <w:pStyle w:val="Bibliography"/>
      </w:pPr>
      <w:r>
        <w:lastRenderedPageBreak/>
        <w:t xml:space="preserve">205. Winkler EA, Yue JK, McAllister TW, Temkin NR, Oh SS, Burchard EG, et al. COMT Val (158) Met polymorphism is associated with nonverbal cognition following mild traumatic brain injury. Neurogenetics. 2016;17:31–41. </w:t>
      </w:r>
    </w:p>
    <w:p w14:paraId="1915CEF0" w14:textId="77777777" w:rsidR="00A2281C" w:rsidRDefault="00A2281C" w:rsidP="00A2281C">
      <w:pPr>
        <w:pStyle w:val="Bibliography"/>
      </w:pPr>
      <w:r>
        <w:t xml:space="preserve">206. Wisdom NM, Pastorek NJ, Miller BI, Booth JE, Romesser JM, Linck JF, et al. PTSD and cognitive functioning: Importance of including performance validity testing. Clin. Neuropsychol. 2014;28:128–45. </w:t>
      </w:r>
    </w:p>
    <w:p w14:paraId="74B0999D" w14:textId="77777777" w:rsidR="00A2281C" w:rsidRDefault="00A2281C" w:rsidP="00A2281C">
      <w:pPr>
        <w:pStyle w:val="Bibliography"/>
      </w:pPr>
      <w:r>
        <w:t xml:space="preserve">207. Wright MJ, Woo E, Birath JB, Siders CA, Kelly DF, Wang C, et al. An index predictive of cognitive outcome in retired professional American Football players with a history of sports concussion. J. Clin. Exp. Neuropsychol. 2016;38:561–71. </w:t>
      </w:r>
    </w:p>
    <w:p w14:paraId="3602005D" w14:textId="77777777" w:rsidR="00A2281C" w:rsidRDefault="00A2281C" w:rsidP="00A2281C">
      <w:pPr>
        <w:pStyle w:val="Bibliography"/>
      </w:pPr>
      <w:r>
        <w:t xml:space="preserve">208. Zollman FS, Starr C, Kondiles B, Cyborski C, Larson EB. The Rehabilitation Institute of Chicago Military Traumatic Brain Injury Screening Instrument: Determination of Sensitivity, Specificity, and Predictive Value. J. Head Trauma Rehabil. 2014;29:99–107. </w:t>
      </w:r>
    </w:p>
    <w:p w14:paraId="05D4D205" w14:textId="77777777" w:rsidR="00A2281C" w:rsidRDefault="00A2281C" w:rsidP="00A2281C">
      <w:pPr>
        <w:pStyle w:val="Bibliography"/>
      </w:pPr>
      <w:r>
        <w:t xml:space="preserve">209. Alexander DG, Shuttleworth-Edwards AB, Kidd M, Malcolm CM. Mild traumatic brain injuries in early adolescent rugby players: Long-term neurocognitive and academic outcomes. Brain Inj. 2015;29:1113–25. </w:t>
      </w:r>
    </w:p>
    <w:p w14:paraId="5089C250" w14:textId="77777777" w:rsidR="00A2281C" w:rsidRDefault="00A2281C" w:rsidP="00A2281C">
      <w:pPr>
        <w:pStyle w:val="Bibliography"/>
      </w:pPr>
      <w:r>
        <w:t xml:space="preserve">210. Alhilali LM, Delic JA, Gumus S, Fakhran S. Evaluation of white matter injury patterns underlying neuropsychiatric symptoms after mild traumatic brain injury. Radiology. 2015;277:793–800. </w:t>
      </w:r>
    </w:p>
    <w:p w14:paraId="4FF04F41" w14:textId="77777777" w:rsidR="00A2281C" w:rsidRDefault="00A2281C" w:rsidP="00A2281C">
      <w:pPr>
        <w:pStyle w:val="Bibliography"/>
      </w:pPr>
      <w:r>
        <w:t xml:space="preserve">211. Amyot F, Zimmermann T, Riley J, Kainerstorfer JM, Chernomordik V, Mooshagian E, et al. Normative database of judgment of complexity task with functional near infrared spectroscopy—Application for TBI. NeuroImage. 2012;60:879–83. </w:t>
      </w:r>
    </w:p>
    <w:p w14:paraId="511D426F" w14:textId="77777777" w:rsidR="00A2281C" w:rsidRDefault="00A2281C" w:rsidP="00A2281C">
      <w:pPr>
        <w:pStyle w:val="Bibliography"/>
      </w:pPr>
      <w:r>
        <w:t xml:space="preserve">212. Barrow IM, Hough M, Rastatter MP, Walker M, Holbert D, Rotondo MF. The effects of mild traumatic brain injury on confrontation naming in adults. Brain Inj. 2006;20:845–55. </w:t>
      </w:r>
    </w:p>
    <w:p w14:paraId="6A8A83A6" w14:textId="77777777" w:rsidR="00A2281C" w:rsidRDefault="00A2281C" w:rsidP="00A2281C">
      <w:pPr>
        <w:pStyle w:val="Bibliography"/>
      </w:pPr>
      <w:r>
        <w:t xml:space="preserve">213. Beaupré M, De Guise É, McKerral M. The association between pain-related variables, emotional factors, and attentional functioning following mild traumatic brain injury. Rehabil. Res. Pract. 2012;1–10. </w:t>
      </w:r>
    </w:p>
    <w:p w14:paraId="5EE963A6" w14:textId="77777777" w:rsidR="00A2281C" w:rsidRDefault="00A2281C" w:rsidP="00A2281C">
      <w:pPr>
        <w:pStyle w:val="Bibliography"/>
      </w:pPr>
      <w:r>
        <w:t xml:space="preserve">214. Bernstein JPK, Mitchell LS, Bazarian JJ, Langfitt JT. The King-Devick test: An indicator of longer-term cognitive effects post-concussion. Acta Neuropsychol. 2015;13:229–36. </w:t>
      </w:r>
    </w:p>
    <w:p w14:paraId="3AA0CA2C" w14:textId="77777777" w:rsidR="00A2281C" w:rsidRDefault="00A2281C" w:rsidP="00A2281C">
      <w:pPr>
        <w:pStyle w:val="Bibliography"/>
      </w:pPr>
      <w:r>
        <w:t xml:space="preserve">215. Blanchet S, Paradis-Giroux A-A, Pépin M, McKerral M. Impact of divided attention during verbal learning in young adults following mild traumatic brain injury. Brain Inj. 2009;23:111–22. </w:t>
      </w:r>
    </w:p>
    <w:p w14:paraId="4578BEEB" w14:textId="77777777" w:rsidR="00A2281C" w:rsidRDefault="00A2281C" w:rsidP="00A2281C">
      <w:pPr>
        <w:pStyle w:val="Bibliography"/>
      </w:pPr>
      <w:r>
        <w:t xml:space="preserve">216. Blyth T, Scott A, Bond A, Paul E. A comparison of two assessments of high level cognitive communication disorders in mild traumatic brain injury. Brain Inj. 2012;26:234–40. </w:t>
      </w:r>
    </w:p>
    <w:p w14:paraId="44411B68" w14:textId="77777777" w:rsidR="00A2281C" w:rsidRDefault="00A2281C" w:rsidP="00A2281C">
      <w:pPr>
        <w:pStyle w:val="Bibliography"/>
      </w:pPr>
      <w:r>
        <w:lastRenderedPageBreak/>
        <w:t xml:space="preserve">217. Borgaro SR, Prigatano GP, Kwasnica C, Rexer JL. Cognitive and affective sequelae in complicated and uncomplicated mild traumatic brain injury. Brain Inj. 2003;17:189–98. </w:t>
      </w:r>
    </w:p>
    <w:p w14:paraId="10C53D0D" w14:textId="77777777" w:rsidR="00A2281C" w:rsidRDefault="00A2281C" w:rsidP="00A2281C">
      <w:pPr>
        <w:pStyle w:val="Bibliography"/>
      </w:pPr>
      <w:r>
        <w:t xml:space="preserve">218. Broglio SP, Tomporowski P D, Ferrara MS. Balance performance with a cognitive task: a dual-task testing paradigm. Med. Sci. Sports Exerc. 2005;37:689–95. </w:t>
      </w:r>
    </w:p>
    <w:p w14:paraId="79C3CE25" w14:textId="77777777" w:rsidR="00A2281C" w:rsidRDefault="00A2281C" w:rsidP="00A2281C">
      <w:pPr>
        <w:pStyle w:val="Bibliography"/>
      </w:pPr>
      <w:r>
        <w:t xml:space="preserve">219. Brooks BL, McKay CD, Mrazik M, Barlow KM, Meeuwisse WH, Emery CA. Subjective, but not objective, lingering effects of multiple past concussions in adolescents. J. Neurotrauma. 2013;30:1469–75. </w:t>
      </w:r>
    </w:p>
    <w:p w14:paraId="67C86B02" w14:textId="77777777" w:rsidR="00A2281C" w:rsidRDefault="00A2281C" w:rsidP="00A2281C">
      <w:pPr>
        <w:pStyle w:val="Bibliography"/>
      </w:pPr>
      <w:r>
        <w:t xml:space="preserve">220. Brooks BL, Iverson GL, Atkins JE, Zafonte R, Berkner PD. Sex differences and self-reported attention problems during baseline concussion testing. Appl. Neuropsychol. Child. 2016;5:119–26. </w:t>
      </w:r>
    </w:p>
    <w:p w14:paraId="0EBE1873" w14:textId="77777777" w:rsidR="00A2281C" w:rsidRDefault="00A2281C" w:rsidP="00A2281C">
      <w:pPr>
        <w:pStyle w:val="Bibliography"/>
      </w:pPr>
      <w:r>
        <w:t xml:space="preserve">221. Brooks BL, Low T, Daya H, Khan S, Mikrogianakis A, Barlow K. Test or rest? Computerized cognitive testing in the emergency department after pediatric mild traumatic brain injury does not delay symptom recovery. J. Neurotrauma. 2016; </w:t>
      </w:r>
    </w:p>
    <w:p w14:paraId="2DBCBCC2" w14:textId="77777777" w:rsidR="00A2281C" w:rsidRDefault="00A2281C" w:rsidP="00A2281C">
      <w:pPr>
        <w:pStyle w:val="Bibliography"/>
      </w:pPr>
      <w:r>
        <w:t xml:space="preserve">222. Brookshire BL, Chapman SB, Song J, Levin HS. Cognitive and linguistic correlates of children’s discourse after closed head injury: A three-year follow-up. J. Int. Neuropsychol. Soc. 2000;6:741–51. </w:t>
      </w:r>
    </w:p>
    <w:p w14:paraId="3CA2352B" w14:textId="77777777" w:rsidR="00A2281C" w:rsidRDefault="00A2281C" w:rsidP="00A2281C">
      <w:pPr>
        <w:pStyle w:val="Bibliography"/>
      </w:pPr>
      <w:r>
        <w:t xml:space="preserve">223. Bruce JM, Echemendia RJ. History of multiple self-reported concussions is not associated with reduced cognitive abilities. Neurosurgery. 2009;64:100–6. </w:t>
      </w:r>
    </w:p>
    <w:p w14:paraId="35DE9288" w14:textId="77777777" w:rsidR="00A2281C" w:rsidRDefault="00A2281C" w:rsidP="00A2281C">
      <w:pPr>
        <w:pStyle w:val="Bibliography"/>
      </w:pPr>
      <w:r>
        <w:t xml:space="preserve">224. Catale C, Marique P, Closset A, Meulemans T. Attentional and executive functioning following mild traumatic brain injury in children using the Test for Attentional Performance (TAP) battery. J. Clin. Exp. Neuropsychol. 2008;31:331–8. </w:t>
      </w:r>
    </w:p>
    <w:p w14:paraId="36A83211" w14:textId="77777777" w:rsidR="00A2281C" w:rsidRDefault="00A2281C" w:rsidP="00A2281C">
      <w:pPr>
        <w:pStyle w:val="Bibliography"/>
      </w:pPr>
      <w:r>
        <w:t xml:space="preserve">225. Clarke LA, Genat RC, Anderson JFI. Long-term cognitive complaint and post-concussive symptoms following mild traumatic brain injury: The role of cognitive and affective factors. Brain Inj. 2012;26:298–307. </w:t>
      </w:r>
    </w:p>
    <w:p w14:paraId="6D9574AA" w14:textId="77777777" w:rsidR="00A2281C" w:rsidRDefault="00A2281C" w:rsidP="00A2281C">
      <w:pPr>
        <w:pStyle w:val="Bibliography"/>
      </w:pPr>
      <w:r>
        <w:t xml:space="preserve">226. Cooper DB, Mercado-Couch JM, Critchfield E, Kennedy J, Vanderploeg RD, DeVillibis C, et al. Factors influencing cognitive functioning following mild traumatic brain injury in OIF/OEF burn patients. NeuroRehabilitation. 2010;26:233–8. </w:t>
      </w:r>
    </w:p>
    <w:p w14:paraId="19A98A55" w14:textId="77777777" w:rsidR="00A2281C" w:rsidRDefault="00A2281C" w:rsidP="00A2281C">
      <w:pPr>
        <w:pStyle w:val="Bibliography"/>
      </w:pPr>
      <w:r>
        <w:t xml:space="preserve">227. Cooper DB, Chau PM, Armistead-Jehle P, Vanderploeg RD, Bowles AO. Relationship between mechanism of injury and neurocognitive functioning in OEF/OIF service members with mild traumatic brain injuries. Mil. Med. 2012;177:1157–60. </w:t>
      </w:r>
    </w:p>
    <w:p w14:paraId="182C9A00" w14:textId="77777777" w:rsidR="00A2281C" w:rsidRDefault="00A2281C" w:rsidP="00A2281C">
      <w:pPr>
        <w:pStyle w:val="Bibliography"/>
      </w:pPr>
      <w:r>
        <w:t xml:space="preserve">228. Cooper DB, Vanderploeg RD, Armistead-Jehle P, Lewis JD, Bowles AO. Factors associated with neurocognitive performance in OIF/OEF servicemembers with postconcussive complaints in postdeployment clinical settings. J. Rehabil. Res. Dev. 2014;51:1023–33. </w:t>
      </w:r>
    </w:p>
    <w:p w14:paraId="021CB18B" w14:textId="77777777" w:rsidR="00A2281C" w:rsidRDefault="00A2281C" w:rsidP="00A2281C">
      <w:pPr>
        <w:pStyle w:val="Bibliography"/>
      </w:pPr>
      <w:r>
        <w:lastRenderedPageBreak/>
        <w:t xml:space="preserve">229. De Monte VE, Geffen GM, May CR, McFarland K, Heath P, Neralic M. The acute effects of mild traumatic brain injury on finger tapping with and without word repetition. J. Clin. Exp. Neuropsychol. 2005;27:224–39. </w:t>
      </w:r>
    </w:p>
    <w:p w14:paraId="21D3D62C" w14:textId="77777777" w:rsidR="00A2281C" w:rsidRDefault="00A2281C" w:rsidP="00A2281C">
      <w:pPr>
        <w:pStyle w:val="Bibliography"/>
      </w:pPr>
      <w:r>
        <w:t xml:space="preserve">230. De Monte VE, Geffen GM, Massavelli BM. The effects of post-traumatic amnesia on information processing following mild traumatic brain injury. Brain Inj. 2006;20:1345–54. </w:t>
      </w:r>
    </w:p>
    <w:p w14:paraId="56CC2410" w14:textId="77777777" w:rsidR="00A2281C" w:rsidRDefault="00A2281C" w:rsidP="00A2281C">
      <w:pPr>
        <w:pStyle w:val="Bibliography"/>
      </w:pPr>
      <w:r>
        <w:t xml:space="preserve">231. De Monte VE, Geffen GM, May CR, McFarland K. Double cross-validation and improved sensitivity of the rapid screen of mild traumatic brain injury. J. Clin. Exp. Neuropsychol. 2004;26:628–44. </w:t>
      </w:r>
    </w:p>
    <w:p w14:paraId="70904EA1" w14:textId="77777777" w:rsidR="00A2281C" w:rsidRDefault="00A2281C" w:rsidP="00A2281C">
      <w:pPr>
        <w:pStyle w:val="Bibliography"/>
      </w:pPr>
      <w:r>
        <w:t xml:space="preserve">232. De Monte VE, Geffen GM, May CR, McFarland K. Improved sensitivity of the rapid screen of mild traumatic brain injury. J. Clin. Exp. Neuropsychol. 2010;32:28–37. </w:t>
      </w:r>
    </w:p>
    <w:p w14:paraId="6B256801" w14:textId="77777777" w:rsidR="00A2281C" w:rsidRDefault="00A2281C" w:rsidP="00A2281C">
      <w:pPr>
        <w:pStyle w:val="Bibliography"/>
      </w:pPr>
      <w:r>
        <w:t xml:space="preserve">233. Decq P, Gault N, Blandeau M, Kerdraon T, Berkal M, ElHelou A, et al. Long-term consequences of recurrent sports concussion. Acta Neurochir. (Wien). 2016;158:289–300. </w:t>
      </w:r>
    </w:p>
    <w:p w14:paraId="1513CF66" w14:textId="77777777" w:rsidR="00A2281C" w:rsidRDefault="00A2281C" w:rsidP="00A2281C">
      <w:pPr>
        <w:pStyle w:val="Bibliography"/>
      </w:pPr>
      <w:r>
        <w:t xml:space="preserve">234. Dikmen S, Machamer J, Temkin N. Mild head injury: Facts and artifacts. J. Clin. Exp. Neuropsychol. 2001;23:729–38. </w:t>
      </w:r>
    </w:p>
    <w:p w14:paraId="34083839" w14:textId="77777777" w:rsidR="00A2281C" w:rsidRDefault="00A2281C" w:rsidP="00A2281C">
      <w:pPr>
        <w:pStyle w:val="Bibliography"/>
      </w:pPr>
      <w:r>
        <w:t xml:space="preserve">235. Dunkley BT, Da Costa L, Bethune A, Jetly R, Pang EW, Taylor MJ, et al. Low-frequency connectivity is associated with mild traumatic brain injury. NeuroImage Clin. 2015;7:611–621. </w:t>
      </w:r>
    </w:p>
    <w:p w14:paraId="3A61B714" w14:textId="77777777" w:rsidR="00A2281C" w:rsidRDefault="00A2281C" w:rsidP="00A2281C">
      <w:pPr>
        <w:pStyle w:val="Bibliography"/>
      </w:pPr>
      <w:r>
        <w:t xml:space="preserve">236. Echemendia RJ, Bruce JM, Bailey CM, Sanders JF, Arnett P, Vargas G. The utility of post-concussion neuropsychological data in identifying cognitive change following sports-related MTBI in the absence of baseline data. Clin. Neuropsychol. 2012;26:1077–91. </w:t>
      </w:r>
    </w:p>
    <w:p w14:paraId="51B941F9" w14:textId="77777777" w:rsidR="00A2281C" w:rsidRDefault="00A2281C" w:rsidP="00A2281C">
      <w:pPr>
        <w:pStyle w:val="Bibliography"/>
      </w:pPr>
      <w:r>
        <w:t xml:space="preserve">237. Elbin RJ, Schatz P, Covassin T. One-year test-retest reliability of the online version of ImPACT in high school athletes. Am. J. Sports Med. 2011;39:2319–24. </w:t>
      </w:r>
    </w:p>
    <w:p w14:paraId="4B24C0C7" w14:textId="77777777" w:rsidR="00A2281C" w:rsidRDefault="00A2281C" w:rsidP="00A2281C">
      <w:pPr>
        <w:pStyle w:val="Bibliography"/>
      </w:pPr>
      <w:r>
        <w:t xml:space="preserve">238. Fakhran S, Yaeger K, Collins M, Alhilali L. Sex differences in white matter abnormalities after mild traumatic brain injury: localization and correlation with outcome. Radiology. 2014;272:815–23. </w:t>
      </w:r>
    </w:p>
    <w:p w14:paraId="5C046B88" w14:textId="77777777" w:rsidR="00A2281C" w:rsidRDefault="00A2281C" w:rsidP="00A2281C">
      <w:pPr>
        <w:pStyle w:val="Bibliography"/>
      </w:pPr>
      <w:r>
        <w:t xml:space="preserve">239. Falconer EK, Geffen GM, Olsen SL, McFarland K. The rapid screen of concussion: An evaluation of the non-word repetition test for use in mTBI research. Brain Inj. 2006;20:1251–63. </w:t>
      </w:r>
    </w:p>
    <w:p w14:paraId="309E270F" w14:textId="77777777" w:rsidR="00A2281C" w:rsidRDefault="00A2281C" w:rsidP="00A2281C">
      <w:pPr>
        <w:pStyle w:val="Bibliography"/>
      </w:pPr>
      <w:r>
        <w:t xml:space="preserve">240. Ford JH, Giovanello KS, Guskiewicz KM. Episodic memory in former professional football players with a history of concussion: An event related-functional neuroimaging study. J. Neurotrauma. 2013;30:1683–701. </w:t>
      </w:r>
    </w:p>
    <w:p w14:paraId="3E4D3E72" w14:textId="77777777" w:rsidR="00A2281C" w:rsidRDefault="00A2281C" w:rsidP="00A2281C">
      <w:pPr>
        <w:pStyle w:val="Bibliography"/>
      </w:pPr>
      <w:r>
        <w:t xml:space="preserve">241. Galetto V, Andreetta S, Zettin M, Marini A. Patterns of impairment of narrative language in mild traumatic brain injury. J. Neurolinguistics. 2013;26:649–61. </w:t>
      </w:r>
    </w:p>
    <w:p w14:paraId="346166A5" w14:textId="77777777" w:rsidR="00A2281C" w:rsidRDefault="00A2281C" w:rsidP="00A2281C">
      <w:pPr>
        <w:pStyle w:val="Bibliography"/>
      </w:pPr>
      <w:r>
        <w:lastRenderedPageBreak/>
        <w:t xml:space="preserve">242. Ghodadra A, Alhilali L, Fakhran S. Principal component analysis of diffusion tensor images to determine white matter injury patterns underlying postconcussive headache. AJNR Am. J. Neuroradiol. 2016;37:274–8. </w:t>
      </w:r>
    </w:p>
    <w:p w14:paraId="17AB8982" w14:textId="77777777" w:rsidR="00A2281C" w:rsidRDefault="00A2281C" w:rsidP="00A2281C">
      <w:pPr>
        <w:pStyle w:val="Bibliography"/>
      </w:pPr>
      <w:r>
        <w:t xml:space="preserve">243. Greiffenstein MF, Baker WJ. Validity testing in dually diagnosed post-traumatic stress disorder and mild closed head injury. Clin. Neuropsychol. 2008;22:565–82. </w:t>
      </w:r>
    </w:p>
    <w:p w14:paraId="2AC6F13B" w14:textId="77777777" w:rsidR="00A2281C" w:rsidRDefault="00A2281C" w:rsidP="00A2281C">
      <w:pPr>
        <w:pStyle w:val="Bibliography"/>
      </w:pPr>
      <w:r>
        <w:t xml:space="preserve">244. Greiffenstein MF, Baker WJ, Johnson-Greene D. Actual versus self-reported scholastic achievement of litigating postconcussion and severe closed head injury claimants. Psychol. Assess. 2002;14:202–8. </w:t>
      </w:r>
    </w:p>
    <w:p w14:paraId="2D213655" w14:textId="77777777" w:rsidR="00A2281C" w:rsidRDefault="00A2281C" w:rsidP="00A2281C">
      <w:pPr>
        <w:pStyle w:val="Bibliography"/>
      </w:pPr>
      <w:r>
        <w:t xml:space="preserve">245. Grubenhoff JA, Kirkwood M, Gao D, Deakyne S, Wathen J. Evaluation of the standardized assessment of concussion in a pediatric emergency department. Pediatrics. 2010;126:688–95. </w:t>
      </w:r>
    </w:p>
    <w:p w14:paraId="6E2E22CF" w14:textId="77777777" w:rsidR="00A2281C" w:rsidRDefault="00A2281C" w:rsidP="00A2281C">
      <w:pPr>
        <w:pStyle w:val="Bibliography"/>
      </w:pPr>
      <w:r>
        <w:t xml:space="preserve">246. Hanten G, Dennis M, Zhang L, Barnes M, Roberson G, Archibald J, et al. Childhood head injury and metacognitive processes in language and memory. Dev. Neuropsychol. 2004;25:85–106. </w:t>
      </w:r>
    </w:p>
    <w:p w14:paraId="7AFA476C" w14:textId="77777777" w:rsidR="00A2281C" w:rsidRDefault="00A2281C" w:rsidP="00A2281C">
      <w:pPr>
        <w:pStyle w:val="Bibliography"/>
      </w:pPr>
      <w:r>
        <w:t xml:space="preserve">247. Henry LC, Sandel N. Adolescent subtest norms for the ImPACT neurocognitive battery. Appl. Neuropsychol. Child. 2015;4:266–76. </w:t>
      </w:r>
    </w:p>
    <w:p w14:paraId="6E92ED8C" w14:textId="77777777" w:rsidR="00A2281C" w:rsidRDefault="00A2281C" w:rsidP="00A2281C">
      <w:pPr>
        <w:pStyle w:val="Bibliography"/>
      </w:pPr>
      <w:r>
        <w:t xml:space="preserve">248. Hobson E, Lannin NA, Taylor A, Farquhar M, Morarty J, Unsworth C. Determining client cognitive status following mild traumatic brain injury. Scand. J. Occup. Ther. 2016;23:138–46. </w:t>
      </w:r>
    </w:p>
    <w:p w14:paraId="15B002AE" w14:textId="77777777" w:rsidR="00A2281C" w:rsidRDefault="00A2281C" w:rsidP="00A2281C">
      <w:pPr>
        <w:pStyle w:val="Bibliography"/>
      </w:pPr>
      <w:r>
        <w:t xml:space="preserve">249. Johansson B, Berglund P, Rönnbäck L. Mental fatigue and impaired information processing after mild and moderate traumatic brain injury. Brain Inj. 2009;23:1027–40. </w:t>
      </w:r>
    </w:p>
    <w:p w14:paraId="1C639991" w14:textId="77777777" w:rsidR="00A2281C" w:rsidRDefault="00A2281C" w:rsidP="00A2281C">
      <w:pPr>
        <w:pStyle w:val="Bibliography"/>
      </w:pPr>
      <w:r>
        <w:t xml:space="preserve">250. Keightley ML, Saluja RS, Chen J-K, Gagnon I, Leonard G, Petrides M, et al. A functional magnetic resonance imaging study of working memory in youth after sports-related concussion: Is it still working? J. Neurotrauma. 2014;31:437–51. </w:t>
      </w:r>
    </w:p>
    <w:p w14:paraId="340706AD" w14:textId="77777777" w:rsidR="00A2281C" w:rsidRDefault="00A2281C" w:rsidP="00A2281C">
      <w:pPr>
        <w:pStyle w:val="Bibliography"/>
      </w:pPr>
      <w:r>
        <w:t xml:space="preserve">251. Killgore WDS, Singh P, Kipman M, Pisner D, Fridman A, Weber M. Gray matter volume and executive functioning correlate with time since injury following mild traumatic brain injury. Neurosci. Lett. 2016;612:238–44. </w:t>
      </w:r>
    </w:p>
    <w:p w14:paraId="0C97DAC4" w14:textId="77777777" w:rsidR="00A2281C" w:rsidRDefault="00A2281C" w:rsidP="00A2281C">
      <w:pPr>
        <w:pStyle w:val="Bibliography"/>
      </w:pPr>
      <w:r>
        <w:t xml:space="preserve">252. King KA, Hough MS, Walker MM, Rastatter M, Holbert D. Mild traumatic brain injury: Effects on naming in word retrieval and discourse. Brain Inj. 2006;20:725–32. </w:t>
      </w:r>
    </w:p>
    <w:p w14:paraId="38B0425B" w14:textId="77777777" w:rsidR="00A2281C" w:rsidRDefault="00A2281C" w:rsidP="00A2281C">
      <w:pPr>
        <w:pStyle w:val="Bibliography"/>
      </w:pPr>
      <w:r>
        <w:t xml:space="preserve">253. Kinsella GJ, Olver J, Ong B, Gruen R, Hammersley E. Mild traumatic brain injury in older adults: Early cognitive outcome. J. Int. Neuropsychol. Soc. 2014;20:663–71. </w:t>
      </w:r>
    </w:p>
    <w:p w14:paraId="5CEE7CE4" w14:textId="77777777" w:rsidR="00A2281C" w:rsidRDefault="00A2281C" w:rsidP="00A2281C">
      <w:pPr>
        <w:pStyle w:val="Bibliography"/>
      </w:pPr>
      <w:r>
        <w:t xml:space="preserve">254. Konrad C, Geburek AJ, Rist F, Blumenroth H, Fischer B, Husstedt I, et al. Long-term cognitive and emotional consequences of mild traumatic brain injury. Psychol. Med. 2011;41:1197–1211. </w:t>
      </w:r>
    </w:p>
    <w:p w14:paraId="443A1CE1" w14:textId="77777777" w:rsidR="00A2281C" w:rsidRDefault="00A2281C" w:rsidP="00A2281C">
      <w:pPr>
        <w:pStyle w:val="Bibliography"/>
      </w:pPr>
      <w:r>
        <w:lastRenderedPageBreak/>
        <w:t xml:space="preserve">255. Kuhn AW, Solomon GS. Supervision and computerized neurocognitive baseline test performance in high school athletes: An initial investigation. J. Athl. Train. 2014;49:800–5. </w:t>
      </w:r>
    </w:p>
    <w:p w14:paraId="0472CCB7" w14:textId="77777777" w:rsidR="00A2281C" w:rsidRDefault="00A2281C" w:rsidP="00A2281C">
      <w:pPr>
        <w:pStyle w:val="Bibliography"/>
      </w:pPr>
      <w:r>
        <w:t xml:space="preserve">256. Landre N, Poppe CJ, Davis N, Schmaus B, Hobbs SE. Cognitive functioning and postconcussive symptoms in trauma patients with and without mild TBI. Arch. Clin. Neuropsychol. 2006;21:255–73. </w:t>
      </w:r>
    </w:p>
    <w:p w14:paraId="43244E50" w14:textId="77777777" w:rsidR="00A2281C" w:rsidRDefault="00A2281C" w:rsidP="00A2281C">
      <w:pPr>
        <w:pStyle w:val="Bibliography"/>
      </w:pPr>
      <w:r>
        <w:t xml:space="preserve">257. Langeluddecke PM, Lucas SK. Quantitative measures of memory malingering on the Wechsler Memory Scale--Third edition in mild head injury litigants. Arch. Clin. Neuropsychol. 2003;18:181–97. </w:t>
      </w:r>
    </w:p>
    <w:p w14:paraId="62DD37FD" w14:textId="77777777" w:rsidR="00A2281C" w:rsidRDefault="00A2281C" w:rsidP="00A2281C">
      <w:pPr>
        <w:pStyle w:val="Bibliography"/>
      </w:pPr>
      <w:r>
        <w:t xml:space="preserve">258. Lax ID, Paniccia M, Agnihotri S, Reed N, Garmaise E, Azadbakhsh M, et al. Developmental and gender influences on executive function following concussion in youth hockey players. Brain Inj. 2015;29:1409–19. </w:t>
      </w:r>
    </w:p>
    <w:p w14:paraId="5BB9D873" w14:textId="77777777" w:rsidR="00A2281C" w:rsidRDefault="00A2281C" w:rsidP="00A2281C">
      <w:pPr>
        <w:pStyle w:val="Bibliography"/>
      </w:pPr>
      <w:r>
        <w:t xml:space="preserve">259. Lee H, Wintermark M, Gean AD, Ghajar J, Manley GT, Mukherjee P. Focal lesions in acute mild traumatic brain injury and neurocognitive outcome: CT versus 3T MRI. J. Neurotrauma. 2008;25:1049–56. </w:t>
      </w:r>
    </w:p>
    <w:p w14:paraId="03B19111" w14:textId="77777777" w:rsidR="00A2281C" w:rsidRDefault="00A2281C" w:rsidP="00A2281C">
      <w:pPr>
        <w:pStyle w:val="Bibliography"/>
      </w:pPr>
      <w:r>
        <w:t xml:space="preserve">260. Levin HS, Mattis S, Ruff RM, Eisenberg HM, Marshall LF, Tabaddor K, et al. Neurobehavioral outcome following minor head injury: a three-center study. J. Neurosurg. 1987;66:234–243. </w:t>
      </w:r>
    </w:p>
    <w:p w14:paraId="4E16F21F" w14:textId="77777777" w:rsidR="00A2281C" w:rsidRDefault="00A2281C" w:rsidP="00A2281C">
      <w:pPr>
        <w:pStyle w:val="Bibliography"/>
      </w:pPr>
      <w:r>
        <w:t xml:space="preserve">261. Hulkower MB, Poliak DB, Rosenbaum SB, Zimmerman ME, Lipton ML. A decade of DTI in traumatic brain injury: 10 years and 100 articles later. Am. J. Neuroradiol. 2013;34:2064–2074. </w:t>
      </w:r>
    </w:p>
    <w:p w14:paraId="61536AE6" w14:textId="77777777" w:rsidR="00A2281C" w:rsidRDefault="00A2281C" w:rsidP="00A2281C">
      <w:pPr>
        <w:pStyle w:val="Bibliography"/>
      </w:pPr>
      <w:r>
        <w:t xml:space="preserve">262. List J, Ott S, Bukowski M, Lindenberg R, Flöel A. Cognitive function and brain structure after recurrent mild traumatic brain injuries in young-to-middle-aged adults. Front. Hum. Neurosci. 2015;9:228. </w:t>
      </w:r>
    </w:p>
    <w:p w14:paraId="5838D903" w14:textId="77777777" w:rsidR="00A2281C" w:rsidRDefault="00A2281C" w:rsidP="00A2281C">
      <w:pPr>
        <w:pStyle w:val="Bibliography"/>
      </w:pPr>
      <w:r>
        <w:t xml:space="preserve">263. Littleton AC, Register-Mihalik JK, Guskiewicz KM. Test-Retest Reliability of a Computerized Concussion Test: CNS Vital Signs. Sports Health. 2015;7:443–7. </w:t>
      </w:r>
    </w:p>
    <w:p w14:paraId="17EA31AB" w14:textId="77777777" w:rsidR="00A2281C" w:rsidRDefault="00A2281C" w:rsidP="00A2281C">
      <w:pPr>
        <w:pStyle w:val="Bibliography"/>
      </w:pPr>
      <w:r>
        <w:t xml:space="preserve">264. Losoi H, Silverberg ND, Wäljas M, Turunen S, Rosti-Otajärvi E, Helminen M, et al. Recovery from mild traumatic brain injury in previously healthy adults. J. Neurotrauma. 2016;33:766–776. </w:t>
      </w:r>
    </w:p>
    <w:p w14:paraId="0E801DFA" w14:textId="77777777" w:rsidR="00A2281C" w:rsidRDefault="00A2281C" w:rsidP="00A2281C">
      <w:pPr>
        <w:pStyle w:val="Bibliography"/>
      </w:pPr>
      <w:r>
        <w:t xml:space="preserve">265. Luoto TM, Silverberg ND, Kataja A, Brander A, Tenovuo O, Öhman J, et al. Sport Concussion Assessment Tool 2 in a civilian trauma sample with mild traumatic brain injury. J. Neurotrauma. 2014;31:728–38. </w:t>
      </w:r>
    </w:p>
    <w:p w14:paraId="640AC3C7" w14:textId="77777777" w:rsidR="00A2281C" w:rsidRDefault="00A2281C" w:rsidP="00A2281C">
      <w:pPr>
        <w:pStyle w:val="Bibliography"/>
      </w:pPr>
      <w:r>
        <w:t xml:space="preserve">266. Möller MC, de Boussard CN, Oldenburg C, Bartfai A. An investigation of attention, executive, and psychomotor aspects of cognitive fatigability. J. Clin. Exp. Neuropsychol. 2014;36:716–29. </w:t>
      </w:r>
    </w:p>
    <w:p w14:paraId="0C059FD5" w14:textId="77777777" w:rsidR="00A2281C" w:rsidRDefault="00A2281C" w:rsidP="00A2281C">
      <w:pPr>
        <w:pStyle w:val="Bibliography"/>
      </w:pPr>
      <w:r>
        <w:lastRenderedPageBreak/>
        <w:t xml:space="preserve">267. Marsh NV, Smith MD. Post-concussion syndrome and the coping hypothesis. Brain Inj. 1995;9:553–62. </w:t>
      </w:r>
    </w:p>
    <w:p w14:paraId="4ED16F7E" w14:textId="77777777" w:rsidR="00A2281C" w:rsidRDefault="00A2281C" w:rsidP="00A2281C">
      <w:pPr>
        <w:pStyle w:val="Bibliography"/>
      </w:pPr>
      <w:r>
        <w:t xml:space="preserve">268. Marsh NV, Whitehead G. Skull Fracture During Infancy: A Five-Year Follow-Up. J. Clin. Exp. Neuropsychol. 2005;27:352–66. </w:t>
      </w:r>
    </w:p>
    <w:p w14:paraId="53AF08B1" w14:textId="77777777" w:rsidR="00A2281C" w:rsidRDefault="00A2281C" w:rsidP="00A2281C">
      <w:pPr>
        <w:pStyle w:val="Bibliography"/>
      </w:pPr>
      <w:r>
        <w:t xml:space="preserve">269. Mathias JL, Beall JA, Bigler ED. Neuropsychological and information processing deficits following mild traumatic brain injury. J. Int. Neuropsychol. Soc. 2004;10:286–97. </w:t>
      </w:r>
    </w:p>
    <w:p w14:paraId="7CED58EC" w14:textId="77777777" w:rsidR="00A2281C" w:rsidRDefault="00A2281C" w:rsidP="00A2281C">
      <w:pPr>
        <w:pStyle w:val="Bibliography"/>
      </w:pPr>
      <w:r>
        <w:t xml:space="preserve">270. Mathias JL, Dennington V, Bowden SC, Bigler ED. Community versus orthopaedic controls in traumatic brain injury research: How comparable are they? Brain Inj. 2013;27:887–95. </w:t>
      </w:r>
    </w:p>
    <w:p w14:paraId="387941C8" w14:textId="77777777" w:rsidR="00A2281C" w:rsidRDefault="00A2281C" w:rsidP="00A2281C">
      <w:pPr>
        <w:pStyle w:val="Bibliography"/>
      </w:pPr>
      <w:r>
        <w:t xml:space="preserve">271. McCauley SR, Levin HS. Prospective memory in pediatric traumatic brain injury: a preliminary study. Dev. Neuropsychol. 2004;25:5–20. </w:t>
      </w:r>
    </w:p>
    <w:p w14:paraId="1EDD6CCD" w14:textId="77777777" w:rsidR="00A2281C" w:rsidRDefault="00A2281C" w:rsidP="00A2281C">
      <w:pPr>
        <w:pStyle w:val="Bibliography"/>
      </w:pPr>
      <w:r>
        <w:t xml:space="preserve">272. McCullough CM, De Monte V, Sheedy J, Geffen GM. Generalisability of the Rapid Screen of Concussion: A Dual-Centre Approach. Brain Impair. 2006;7:16–25. </w:t>
      </w:r>
    </w:p>
    <w:p w14:paraId="2FA3B177" w14:textId="77777777" w:rsidR="00A2281C" w:rsidRDefault="00A2281C" w:rsidP="00A2281C">
      <w:pPr>
        <w:pStyle w:val="Bibliography"/>
      </w:pPr>
      <w:r>
        <w:t xml:space="preserve">273.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35DBF687" w14:textId="77777777" w:rsidR="00A2281C" w:rsidRDefault="00A2281C" w:rsidP="00A2281C">
      <w:pPr>
        <w:pStyle w:val="Bibliography"/>
      </w:pPr>
      <w:r>
        <w:t xml:space="preserve">274. Mihalik JP, Register-Mihalik J, Kerr ZY, Marshall SW, McCrea MC, Guskiewicz KM. Recovery of posttraumatic migraine characteristics in patients after mild traumatic brain injury. Am. J. Sports Med. 2013;41:1490–6. </w:t>
      </w:r>
    </w:p>
    <w:p w14:paraId="528D59C8" w14:textId="77777777" w:rsidR="00A2281C" w:rsidRDefault="00A2281C" w:rsidP="00A2281C">
      <w:pPr>
        <w:pStyle w:val="Bibliography"/>
      </w:pPr>
      <w:r>
        <w:t xml:space="preserve">275. Nance ML, Polk-Williams A, Collins MW, Wiebe DJ. Neurocognitive evaluation of mild traumatic brain injury in the hospitalized pediatric population. Ann. Surg. 2009;249:859–63. </w:t>
      </w:r>
    </w:p>
    <w:p w14:paraId="13BA251A" w14:textId="77777777" w:rsidR="00A2281C" w:rsidRDefault="00A2281C" w:rsidP="00A2281C">
      <w:pPr>
        <w:pStyle w:val="Bibliography"/>
      </w:pPr>
      <w:r>
        <w:t xml:space="preserve">276. Newsome MR, Durgerian S, Mourany L, Scheibel RS, Lowe MJ, Beall EB, et al. Disruption of caudate working memory activation in chronic blast-related traumatic brain injury. Neuroimage Clin. 2015;8:543–53. </w:t>
      </w:r>
    </w:p>
    <w:p w14:paraId="672E08F2" w14:textId="77777777" w:rsidR="00A2281C" w:rsidRDefault="00A2281C" w:rsidP="00A2281C">
      <w:pPr>
        <w:pStyle w:val="Bibliography"/>
      </w:pPr>
      <w:r>
        <w:t xml:space="preserve">277. Nolin P, Heroux L. Relations among sociodemographic, neurologic, clinical, and neuropsychologic variables, and vocational status following mild traumatic brain injury: a follow-up study. J. Head Trauma Rehabil. 2006;21:514–26. </w:t>
      </w:r>
    </w:p>
    <w:p w14:paraId="6C1A1616" w14:textId="77777777" w:rsidR="00A2281C" w:rsidRDefault="00A2281C" w:rsidP="00A2281C">
      <w:pPr>
        <w:pStyle w:val="Bibliography"/>
      </w:pPr>
      <w:r>
        <w:t xml:space="preserve">278. Nolin P, Stipanicic A, Henry M, Joyal CC, Allain P. Virtual reality as a screening tool for sports concussion in adolescents. Brain Inj. 2012;26:1564–73. </w:t>
      </w:r>
    </w:p>
    <w:p w14:paraId="3FCE3298" w14:textId="77777777" w:rsidR="00A2281C" w:rsidRDefault="00A2281C" w:rsidP="00A2281C">
      <w:pPr>
        <w:pStyle w:val="Bibliography"/>
      </w:pPr>
      <w:r>
        <w:t xml:space="preserve">279. Olsson K, Kenardy JA, Brown EA, Charlton E, Brown FL, Lloyd O, et al. Evaluation of parent and child psychoeducation resources for the prevention of paediatric post-concussion symptoms. Brain Impair. 2014;15:177–89. </w:t>
      </w:r>
    </w:p>
    <w:p w14:paraId="6477BA92" w14:textId="77777777" w:rsidR="00A2281C" w:rsidRDefault="00A2281C" w:rsidP="00A2281C">
      <w:pPr>
        <w:pStyle w:val="Bibliography"/>
      </w:pPr>
      <w:r>
        <w:lastRenderedPageBreak/>
        <w:t xml:space="preserve">280. Ozen LJ, Fernandes MA. Effects of “diagnosis threat” on cognitive and affective functioning long after mild head injury. J. Int. Neuropsychol. Soc. 2011;17:219–229. </w:t>
      </w:r>
    </w:p>
    <w:p w14:paraId="603D6C92" w14:textId="77777777" w:rsidR="00A2281C" w:rsidRDefault="00A2281C" w:rsidP="00A2281C">
      <w:pPr>
        <w:pStyle w:val="Bibliography"/>
      </w:pPr>
      <w:r>
        <w:t xml:space="preserve">281. Ozen LJ, Fernandes MA. Slowing down after a mild traumatic brain injury: A strategy to improve cognitive task performance? Arch. Clin. Neuropsychol. 2012;27:85–100. </w:t>
      </w:r>
    </w:p>
    <w:p w14:paraId="2F7B0EB5" w14:textId="77777777" w:rsidR="00A2281C" w:rsidRDefault="00A2281C" w:rsidP="00A2281C">
      <w:pPr>
        <w:pStyle w:val="Bibliography"/>
      </w:pPr>
      <w:r>
        <w:t xml:space="preserve">282. Phillipou A, Douglas J, Krieser D, Ayton L, Abel L. Changes in saccadic eye movement and memory function after mild closed head injury in children. Dev. Med. Child Neurol. 2014;56:337–45. </w:t>
      </w:r>
    </w:p>
    <w:p w14:paraId="1EEFFE49" w14:textId="77777777" w:rsidR="00A2281C" w:rsidRDefault="00A2281C" w:rsidP="00A2281C">
      <w:pPr>
        <w:pStyle w:val="Bibliography"/>
      </w:pPr>
      <w:r>
        <w:t xml:space="preserve">283. Ponsford JL, Willmott C, Rothwell A, Cameron P, Ayton G, Nelms R, et al. Cognitive and behavioral outcome following mild traumatic head injury in children. J. Head Trauma Rehabil. 1999;14:360–372. </w:t>
      </w:r>
    </w:p>
    <w:p w14:paraId="77FB09C3" w14:textId="77777777" w:rsidR="00A2281C" w:rsidRDefault="00A2281C" w:rsidP="00A2281C">
      <w:pPr>
        <w:pStyle w:val="Bibliography"/>
      </w:pPr>
      <w:r>
        <w:t xml:space="preserve">284. Ponsford JL, Willmont C, Rothwell A, Cameron P, Kelly A-M, Nelms R, et al. Factors influencing outcome following mild traumatic brain injury in adults. J. Int. Neuropsychol. Soc. 2000;6:568–79. </w:t>
      </w:r>
    </w:p>
    <w:p w14:paraId="74B27679" w14:textId="77777777" w:rsidR="00A2281C" w:rsidRDefault="00A2281C" w:rsidP="00A2281C">
      <w:pPr>
        <w:pStyle w:val="Bibliography"/>
      </w:pPr>
      <w:r>
        <w:t xml:space="preserve">285. Ponsford JL, Willmott C, Rothwell A, Cameron P, Ayton G, Nelms R, et al. Impact of early intervention on outcome after mild traumatic brain injury in children. Pediatrics. 2001;108:1297–1303. </w:t>
      </w:r>
    </w:p>
    <w:p w14:paraId="7D77EAE0" w14:textId="77777777" w:rsidR="00A2281C" w:rsidRDefault="00A2281C" w:rsidP="00A2281C">
      <w:pPr>
        <w:pStyle w:val="Bibliography"/>
      </w:pPr>
      <w:r>
        <w:t xml:space="preserve">286. Ponsford JL, Willmott C, Rothwell A, Cameron P, Kelly A-M, Nelms R, et al. Impact of early intervention on outcome following mild head injury in adults. J. Neurol. Neurosurg. Psychiatry. 2002;73:330–2. </w:t>
      </w:r>
    </w:p>
    <w:p w14:paraId="7C7A9B5E" w14:textId="77777777" w:rsidR="00A2281C" w:rsidRDefault="00A2281C" w:rsidP="00A2281C">
      <w:pPr>
        <w:pStyle w:val="Bibliography"/>
      </w:pPr>
      <w:r>
        <w:t xml:space="preserve">287. Ponsford JL, Cameron P, Fitzgerald M, Grant M, Mikocka-Walus A, Schönberger M. Predictors of postconcussive symptoms 3 months after mild traumatic brain injury. Neuropsychology. 2012;26:304–13. </w:t>
      </w:r>
    </w:p>
    <w:p w14:paraId="06A75911" w14:textId="77777777" w:rsidR="00A2281C" w:rsidRDefault="00A2281C" w:rsidP="00A2281C">
      <w:pPr>
        <w:pStyle w:val="Bibliography"/>
      </w:pPr>
      <w:r>
        <w:t xml:space="preserve">288. Resch JE, Brown CN, Macciocchi SN, Cullum CM, Blueitt D, Ferrara MS. A preliminary formula to predict timing of symptom resolution for collegiate athletes diagnosed with sport concussion. J. Athl. Train. 2015;50:1292–8. </w:t>
      </w:r>
    </w:p>
    <w:p w14:paraId="5D1094A6" w14:textId="77777777" w:rsidR="00A2281C" w:rsidRDefault="00A2281C" w:rsidP="00A2281C">
      <w:pPr>
        <w:pStyle w:val="Bibliography"/>
      </w:pPr>
      <w:r>
        <w:t xml:space="preserve">289. Resch JE, Brown CN, Baumgartner TA, Macciocchi SN, Walpert KP, Ferrara MS. Influence of Mood State on the ImPACT. Athl. Train. Sports Health Care J. Pract. Clin. 2013;5:272–81. </w:t>
      </w:r>
    </w:p>
    <w:p w14:paraId="60239C57" w14:textId="77777777" w:rsidR="00A2281C" w:rsidRDefault="00A2281C" w:rsidP="00A2281C">
      <w:pPr>
        <w:pStyle w:val="Bibliography"/>
      </w:pPr>
      <w:r>
        <w:t xml:space="preserve">290. Resch JE, Macciocchi S, Ferrara MS. Preliminary evidence of equivalence of alternate forms of the ImPACT. Clin. Neuropsychol. 2013;27:1265–80. </w:t>
      </w:r>
    </w:p>
    <w:p w14:paraId="51318EFF" w14:textId="77777777" w:rsidR="00A2281C" w:rsidRDefault="00A2281C" w:rsidP="00A2281C">
      <w:pPr>
        <w:pStyle w:val="Bibliography"/>
      </w:pPr>
      <w:r>
        <w:t xml:space="preserve">291. Resch JE, May B, Tomporowski PD, Ferrara MS. Balance performance with a cognitive task: A continuation of the dual-task testing paradigm. J. Athl. Train. 2011;46:170–5. </w:t>
      </w:r>
    </w:p>
    <w:p w14:paraId="75479ADC" w14:textId="77777777" w:rsidR="00A2281C" w:rsidRDefault="00A2281C" w:rsidP="00A2281C">
      <w:pPr>
        <w:pStyle w:val="Bibliography"/>
      </w:pPr>
      <w:r>
        <w:lastRenderedPageBreak/>
        <w:t xml:space="preserve">292. Riegler LJ, Neils-Strunjas J, Boyce S, Wade SL, Scheifele PM. Cognitive intervention results in web-based videophone treatment adherence and improved cognitive scores. Med. Sci. Monit. Int. Med. J. Exp. Clin. Res. 2013;19:269–75. </w:t>
      </w:r>
    </w:p>
    <w:p w14:paraId="570CDC09" w14:textId="77777777" w:rsidR="00A2281C" w:rsidRDefault="00A2281C" w:rsidP="00A2281C">
      <w:pPr>
        <w:pStyle w:val="Bibliography"/>
      </w:pPr>
      <w:r>
        <w:t xml:space="preserve">293. Ruffolo CF, Friedland JF, Dawson DR, Colantonio A, Lindsay PH. Mild traumatic brain injury from motor vehicle accidents: factors associated with return to work. Arch. Phys. Med. Rehabil. 1999;80:392–8. </w:t>
      </w:r>
    </w:p>
    <w:p w14:paraId="236237B0" w14:textId="77777777" w:rsidR="00A2281C" w:rsidRDefault="00A2281C" w:rsidP="00A2281C">
      <w:pPr>
        <w:pStyle w:val="Bibliography"/>
      </w:pPr>
      <w:r>
        <w:t xml:space="preserve">294. Ruttan LA, Heinrichs RW. Depression and neurocognitive functioning in mild traumatic brain injury patients referred for assessment. J. Clin. Exp. Neuropsychol. 2003;25:407–19. </w:t>
      </w:r>
    </w:p>
    <w:p w14:paraId="09FF1C6E" w14:textId="77777777" w:rsidR="00A2281C" w:rsidRDefault="00A2281C" w:rsidP="00A2281C">
      <w:pPr>
        <w:pStyle w:val="Bibliography"/>
      </w:pPr>
      <w:r>
        <w:t xml:space="preserve">295. Schatz P, Moser RS, Solomon GS, Ott SD, Karpf R. Prevalence of invalid computerized baseline neurocognitive test results in high school and collegiate athletes. J. Athl. Train. 2012;47:289–96. </w:t>
      </w:r>
    </w:p>
    <w:p w14:paraId="1AF25200" w14:textId="77777777" w:rsidR="00A2281C" w:rsidRDefault="00A2281C" w:rsidP="00A2281C">
      <w:pPr>
        <w:pStyle w:val="Bibliography"/>
      </w:pPr>
      <w:r>
        <w:t xml:space="preserve">296. Scherwath A, Sommerfeldt DW, Bindt C, Nolte A, Boiger A, Koch U, et al. Identifying children and adolescents with cognitive dysfunction following mild traumatic brain injury—Preliminary findings on abbreviated neuropsychological testing. Brain Inj. 2011;25:401–8. </w:t>
      </w:r>
    </w:p>
    <w:p w14:paraId="5D4079A7" w14:textId="77777777" w:rsidR="00A2281C" w:rsidRDefault="00A2281C" w:rsidP="00A2281C">
      <w:pPr>
        <w:pStyle w:val="Bibliography"/>
      </w:pPr>
      <w:r>
        <w:t xml:space="preserve">297. Sheedy J, Geffen G, Donnelly J, Faux S. Emergency department assessment of mild traumatic brain injury and prediction of post-concussion symptoms at one month post injury. J. Clin. Exp. Neuropsychol. 2006;28:755–72. </w:t>
      </w:r>
    </w:p>
    <w:p w14:paraId="0D87E997" w14:textId="77777777" w:rsidR="00A2281C" w:rsidRDefault="00A2281C" w:rsidP="00A2281C">
      <w:pPr>
        <w:pStyle w:val="Bibliography"/>
      </w:pPr>
      <w:r>
        <w:t xml:space="preserve">298. Sheedy J, Harvey E, Faux S, Geffen G, Shores EA. Emergency department assessment of mild traumatic brain injury and the prediction of postconcussive symptoms: A 3-month prospective study. J. Head Trauma Rehabil. 2009;24:333–43. </w:t>
      </w:r>
    </w:p>
    <w:p w14:paraId="32190B3E" w14:textId="77777777" w:rsidR="00A2281C" w:rsidRDefault="00A2281C" w:rsidP="00A2281C">
      <w:pPr>
        <w:pStyle w:val="Bibliography"/>
      </w:pPr>
      <w:r>
        <w:t xml:space="preserve">299. Shuttleworth-Edwards AB, Radloff SE. Compromised visuomotor processing speed in players of Rugby Union from school through to the national adult level. Arch. Clin. Neuropsychol. 2008;23:511–20. </w:t>
      </w:r>
    </w:p>
    <w:p w14:paraId="05D104A5" w14:textId="77777777" w:rsidR="00A2281C" w:rsidRDefault="00A2281C" w:rsidP="00A2281C">
      <w:pPr>
        <w:pStyle w:val="Bibliography"/>
      </w:pPr>
      <w:r>
        <w:t xml:space="preserve">300. Silverberg ND, Berkner PD, Atkins JE, Zafonte R, Iverson GL. Relationship between short sleep duration and preseason concussion testing. Clin. J. Sport Med. 2016;26:226–31. </w:t>
      </w:r>
    </w:p>
    <w:p w14:paraId="3EABED7B" w14:textId="77777777" w:rsidR="00A2281C" w:rsidRDefault="00A2281C" w:rsidP="00A2281C">
      <w:pPr>
        <w:pStyle w:val="Bibliography"/>
      </w:pPr>
      <w:r>
        <w:t xml:space="preserve">301. Stokum JA, Sours C, Zhuo J, Kane R, Shanmuganathan K, Gullapalli RP. A longitudinal evaluation of diffusion kurtosis imaging in patients with mild traumatic brain injury. Brain Inj. 2015;29:47–57. </w:t>
      </w:r>
    </w:p>
    <w:p w14:paraId="64C262B8" w14:textId="77777777" w:rsidR="00A2281C" w:rsidRDefault="00A2281C" w:rsidP="00A2281C">
      <w:pPr>
        <w:pStyle w:val="Bibliography"/>
      </w:pPr>
      <w:r>
        <w:t xml:space="preserve">302.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21:353–63. </w:t>
      </w:r>
    </w:p>
    <w:p w14:paraId="10522149" w14:textId="77777777" w:rsidR="00A2281C" w:rsidRDefault="00A2281C" w:rsidP="00A2281C">
      <w:pPr>
        <w:pStyle w:val="Bibliography"/>
      </w:pPr>
      <w:r>
        <w:lastRenderedPageBreak/>
        <w:t xml:space="preserve">303. Studer M, Goeggel Simonetti B, Heinks T, Steinlin M, Leichtle A, Berger S, et al. Acute S100B in serum is associated with cognitive symptoms and memory performance 4 months after paediatric mild traumatic brain injury. Brain Inj. 2015;29:1667–73. </w:t>
      </w:r>
    </w:p>
    <w:p w14:paraId="39D3AB56" w14:textId="77777777" w:rsidR="00A2281C" w:rsidRDefault="00A2281C" w:rsidP="00A2281C">
      <w:pPr>
        <w:pStyle w:val="Bibliography"/>
      </w:pPr>
      <w:r>
        <w:t xml:space="preserve">304. Swick D, Honzel N, Larsen J, Ashley V, Justus T. Impaired response inhibition in veterans with post-traumatic stress disorder and mild traumatic brain injury. J. Int. Neuropsychol. Soc. 2012;18:917–26. </w:t>
      </w:r>
    </w:p>
    <w:p w14:paraId="0860D677" w14:textId="77777777" w:rsidR="00A2281C" w:rsidRDefault="00A2281C" w:rsidP="00A2281C">
      <w:pPr>
        <w:pStyle w:val="Bibliography"/>
      </w:pPr>
      <w:r>
        <w:t xml:space="preserve">305. Terry DP, Adams TE, Ferrara MS, Miller LS. fMRI hypoactivation during verbal learning and memory in former high school football players with multiple concussions. Arch. Clin. Neuropsychol. 2015;30:341–55. </w:t>
      </w:r>
    </w:p>
    <w:p w14:paraId="06104D01" w14:textId="77777777" w:rsidR="00A2281C" w:rsidRDefault="00A2281C" w:rsidP="00A2281C">
      <w:pPr>
        <w:pStyle w:val="Bibliography"/>
      </w:pPr>
      <w:r>
        <w:t xml:space="preserve">306. Thornton AE, Cox DN, Whitfield K, Fouladi RT. Cumulative concussion exposure in rugby players: Neurocognitive and symptomatic outcomes. J. Clin. Exp. Neuropsychol. 2008;30:398–409. </w:t>
      </w:r>
    </w:p>
    <w:p w14:paraId="3A66D490" w14:textId="77777777" w:rsidR="00A2281C" w:rsidRDefault="00A2281C" w:rsidP="00A2281C">
      <w:pPr>
        <w:pStyle w:val="Bibliography"/>
      </w:pPr>
      <w:r>
        <w:t xml:space="preserve">307. Tombaugh TN, Stormer P, Rees L, Irving S, Francis M. The effects of mild and severe traumatic brain injury on the auditory and visual versions of the Adjusting-Paced Serial Addition Test (Adjusting-PSAT). Arch. Clin. Neuropsychol. 2006;21:753–61. </w:t>
      </w:r>
    </w:p>
    <w:p w14:paraId="15F570CE" w14:textId="77777777" w:rsidR="00A2281C" w:rsidRDefault="00A2281C" w:rsidP="00A2281C">
      <w:pPr>
        <w:pStyle w:val="Bibliography"/>
      </w:pPr>
      <w:r>
        <w:t xml:space="preserve">308. Troyanskaya M, Pastorek NJ, Scheibel RS, Petersen NJ, McCulloch K, Wilde EA, et al. Combat exposure, PTSD symptoms, and cognition following blast-related traumatic brain injury in OEF/OIF/OND service members and veterans. Mil. Med. 2015;180:285–9. </w:t>
      </w:r>
    </w:p>
    <w:p w14:paraId="03F5562C" w14:textId="77777777" w:rsidR="00A2281C" w:rsidRDefault="00A2281C" w:rsidP="00A2281C">
      <w:pPr>
        <w:pStyle w:val="Bibliography"/>
      </w:pPr>
      <w:r>
        <w:t xml:space="preserve">309. Tsirka V, Simos P, Vakis A, Vourkas M, Arzoglou V, Syrmos N, et al. Material-specific difficulties in episodic memory tasks in mild traumatic brain injury. Int. J. Neurosci. 2010;120:184–91. </w:t>
      </w:r>
    </w:p>
    <w:p w14:paraId="75F78676" w14:textId="77777777" w:rsidR="00A2281C" w:rsidRDefault="00A2281C" w:rsidP="00A2281C">
      <w:pPr>
        <w:pStyle w:val="Bibliography"/>
      </w:pPr>
      <w:r>
        <w:t xml:space="preserve">310. Tsirka V, Simos PG, Vakis A, Kanatsouli K, Vourkas M, Erimaki S, et al. Mild traumatic brain injury: Graph-model characterization of brain networks for episodic memory. Int. J. Psychophysiol. 2011;79:89–96. </w:t>
      </w:r>
    </w:p>
    <w:p w14:paraId="33EE4AB7" w14:textId="77777777" w:rsidR="00A2281C" w:rsidRDefault="00A2281C" w:rsidP="00A2281C">
      <w:pPr>
        <w:pStyle w:val="Bibliography"/>
      </w:pPr>
      <w:r>
        <w:t xml:space="preserve">311. Tsushima WT, Geling O, Arnold M. Effects of two concussions on the neuropsychological functioning and symptom reporting of high school athletes. Appl. Neuropsychol. Child. 2016;5:9–13. </w:t>
      </w:r>
    </w:p>
    <w:p w14:paraId="57B50D0B" w14:textId="77777777" w:rsidR="00A2281C" w:rsidRDefault="00A2281C" w:rsidP="00A2281C">
      <w:pPr>
        <w:pStyle w:val="Bibliography"/>
      </w:pPr>
      <w:r>
        <w:t xml:space="preserve">312. Tsushima WT, Siu AM, Pearce AM, Guangxiang Zhang, Oshiro RS. Two-year test-retest reliability of impact in high school athletes. Arch. Clin. Neuropsychol. 2016;31:105–11. </w:t>
      </w:r>
    </w:p>
    <w:p w14:paraId="57C25289" w14:textId="77777777" w:rsidR="00A2281C" w:rsidRDefault="00A2281C" w:rsidP="00A2281C">
      <w:pPr>
        <w:pStyle w:val="Bibliography"/>
      </w:pPr>
      <w:r>
        <w:t xml:space="preserve">313. Van Beek L, Ghesquière P, Lagae L, De Smedt B. Mathematical difficulties and white matter abnormalities in subacute pediatric mild traumatic brain injury. J. Neurotrauma. 2015;32:1567–78. </w:t>
      </w:r>
    </w:p>
    <w:p w14:paraId="54E52F0E" w14:textId="77777777" w:rsidR="00A2281C" w:rsidRDefault="00A2281C" w:rsidP="00A2281C">
      <w:pPr>
        <w:pStyle w:val="Bibliography"/>
      </w:pPr>
      <w:r>
        <w:t xml:space="preserve">314. Vassilyadi M, Macartney G, Barrowman N, Anderson P, Dube K. Symptom experience and quality of life in children after sport-related head injuries: A cross-sectional study. Pediatr. Neurosurg. 2015;50:196–203. </w:t>
      </w:r>
    </w:p>
    <w:p w14:paraId="774B0B64" w14:textId="77777777" w:rsidR="00A2281C" w:rsidRDefault="00A2281C" w:rsidP="00A2281C">
      <w:pPr>
        <w:pStyle w:val="Bibliography"/>
      </w:pPr>
      <w:r>
        <w:lastRenderedPageBreak/>
        <w:t xml:space="preserve">315. Wall SE, Williams WH, Carlwright-Hatton S, Kelly TP, Murray J, Murray M, et al. Neuropsychological dysfunction following repeat concussions in jockeys. J. Neurol. Neurosurg. Psychiatry. 2006;77:518–20. </w:t>
      </w:r>
    </w:p>
    <w:p w14:paraId="1500FD55" w14:textId="77777777" w:rsidR="00A2281C" w:rsidRDefault="00A2281C" w:rsidP="00A2281C">
      <w:pPr>
        <w:pStyle w:val="Bibliography"/>
      </w:pPr>
      <w:r>
        <w:t xml:space="preserve">316. Wilson MJ, Harkrider AW, King KA. The effects of visual distracter complexity on auditory evoked P3b in contact sports athletes. Dev. Neuropsychol. 2014;39:113–30. </w:t>
      </w:r>
    </w:p>
    <w:p w14:paraId="62035F0C" w14:textId="77777777" w:rsidR="00A2281C" w:rsidRDefault="00A2281C" w:rsidP="00A2281C">
      <w:pPr>
        <w:pStyle w:val="Bibliography"/>
      </w:pPr>
      <w:r>
        <w:t xml:space="preserve">317. Wong MN, Murdoch B, Whelan B-M. Language disorders subsequent to mild traumatic brain injury (MTBI): Evidence from four cases. Aphasiology. 2010;24:1155–69. </w:t>
      </w:r>
    </w:p>
    <w:p w14:paraId="36623FE7" w14:textId="77777777" w:rsidR="00A2281C" w:rsidRDefault="00A2281C" w:rsidP="00A2281C">
      <w:pPr>
        <w:pStyle w:val="Bibliography"/>
      </w:pPr>
      <w:r>
        <w:t xml:space="preserve">318. Yallampalli R, Wilde EA, Bigler ED, McCauley SR, Hanten G, Troyanskaya M, et al. Acute white matter differences in the fornix following mild traumatic brain injury using diffusion tensor imaging. J. Neuroimaging. 2013;23:224–7. </w:t>
      </w:r>
    </w:p>
    <w:p w14:paraId="723A5403" w14:textId="77777777" w:rsidR="00A2281C" w:rsidRDefault="00A2281C" w:rsidP="00A2281C">
      <w:pPr>
        <w:pStyle w:val="Bibliography"/>
      </w:pPr>
      <w:r>
        <w:t xml:space="preserve">319. Yengo-Kahn AM, Solomon G. Are psychotropic medications associated with differences in baseline neurocognitive assessment scores for young athletes? A pilot study. Phys. Sportsmed. 2015;43:227–35. </w:t>
      </w:r>
    </w:p>
    <w:p w14:paraId="42B5E1CA" w14:textId="77777777" w:rsidR="00A2281C" w:rsidRDefault="00A2281C" w:rsidP="00A2281C">
      <w:pPr>
        <w:pStyle w:val="Bibliography"/>
      </w:pPr>
      <w:r>
        <w:t xml:space="preserve">320. Zuckerman SL, Lee YM, Odom MJ, Solomon GS, Forbes JA, Sills AK. Recovery from sports-related concussion: Days to return to neurocognitive baseline in adolescents versus young adults. Surg. Neurol. Int. 2012;3:709–15. </w:t>
      </w:r>
    </w:p>
    <w:p w14:paraId="56A3CF09" w14:textId="77777777" w:rsidR="00A2281C" w:rsidRDefault="00A2281C" w:rsidP="00A2281C">
      <w:pPr>
        <w:pStyle w:val="Bibliography"/>
      </w:pPr>
      <w:r>
        <w:t xml:space="preserve">321. Pineau H, Marchand A, Guay S. Objective neuropsychological deficits in post-traumatic stress disorder and mild traumatic brain injury: What remains beyond symptom similarity? Behav. Sci. 2014;4:471–86. </w:t>
      </w:r>
    </w:p>
    <w:p w14:paraId="654A5F23" w14:textId="77777777" w:rsidR="00A2281C" w:rsidRDefault="00A2281C" w:rsidP="00A2281C">
      <w:pPr>
        <w:pStyle w:val="Bibliography"/>
      </w:pPr>
      <w:r>
        <w:t xml:space="preserve">322. Meyer JE, Arnett PA. Changes in symptoms in concussed and non-concussed athletes following neuropsychological assessment. Dev. Neuropsychol. 2015;40:24–8. </w:t>
      </w:r>
    </w:p>
    <w:p w14:paraId="7130BDDE" w14:textId="77777777" w:rsidR="00A2281C" w:rsidRDefault="00A2281C" w:rsidP="00A2281C">
      <w:pPr>
        <w:pStyle w:val="Bibliography"/>
      </w:pPr>
      <w:r>
        <w:t>323. The International Organization for Migration. 2015 Global Migration Trends Factsheet [Internet]. 2017. Available from: http://gmdac.iom.int/global-migration-trends-factsheet</w:t>
      </w:r>
    </w:p>
    <w:p w14:paraId="75F0ED06" w14:textId="77777777" w:rsidR="00A2281C" w:rsidRDefault="00A2281C" w:rsidP="00A2281C">
      <w:pPr>
        <w:pStyle w:val="Bibliography"/>
      </w:pPr>
      <w:r>
        <w:t xml:space="preserve">324. Olson K, Jacobson K. Cross-cultural considerations in pediatric neuropsychology: A review and call to attention. Appl. Neuropsychol. Child. 2015;4:166–77. </w:t>
      </w:r>
    </w:p>
    <w:p w14:paraId="14E4AE51" w14:textId="3F1B830E"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219EF8A9" w:rsidR="00B325F2" w:rsidRDefault="00B325F2">
      <w:r>
        <w:rPr>
          <w:b/>
        </w:rPr>
        <w:br w:type="page"/>
      </w:r>
      <w:r w:rsidR="007126CC">
        <w:rPr>
          <w:b/>
        </w:rPr>
        <w:lastRenderedPageBreak/>
        <w:t xml:space="preserve">Figure 1. </w:t>
      </w:r>
      <w:r w:rsidR="007126CC">
        <w:t>Study selection PRISMA flowsheet</w:t>
      </w:r>
    </w:p>
    <w:p w14:paraId="6AB63D97" w14:textId="0EC8461C" w:rsidR="007126CC" w:rsidRPr="007126CC" w:rsidRDefault="007126CC">
      <w:r>
        <w:rPr>
          <w:b/>
        </w:rPr>
        <w:t>Figure 2.</w:t>
      </w:r>
      <w:r>
        <w:t xml:space="preserve"> Number of articles by country. Colors are present in a log</w:t>
      </w:r>
      <w:r>
        <w:rPr>
          <w:vertAlign w:val="subscript"/>
        </w:rPr>
        <w:t>10</w:t>
      </w:r>
      <w:r>
        <w:t xml:space="preserve"> scale. For reference, research groups in the United States contributed 489 articles.</w:t>
      </w:r>
    </w:p>
    <w:sectPr w:rsidR="007126CC" w:rsidRPr="007126CC" w:rsidSect="00F52D42">
      <w:headerReference w:type="default" r:id="rId10"/>
      <w:headerReference w:type="firs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rosoft Office User" w:date="2017-07-24T22:56:00Z" w:initials="Office">
    <w:p w14:paraId="531A90AE" w14:textId="0BBCCB33" w:rsidR="002960F4" w:rsidRDefault="002960F4">
      <w:pPr>
        <w:pStyle w:val="CommentText"/>
      </w:pPr>
      <w:r>
        <w:rPr>
          <w:rStyle w:val="CommentReference"/>
        </w:rPr>
        <w:annotationRef/>
      </w:r>
      <w:r>
        <w:t>What do you mean by performance decrements</w:t>
      </w:r>
    </w:p>
  </w:comment>
  <w:comment w:id="5" w:author="Microsoft Office User" w:date="2017-07-24T22:56:00Z" w:initials="Office">
    <w:p w14:paraId="575A3396" w14:textId="77777777" w:rsidR="00034DBA" w:rsidRDefault="00034DBA" w:rsidP="00034DBA">
      <w:pPr>
        <w:pStyle w:val="CommentText"/>
      </w:pPr>
      <w:r>
        <w:rPr>
          <w:rStyle w:val="CommentReference"/>
        </w:rPr>
        <w:annotationRef/>
      </w:r>
      <w:r>
        <w:t>What do you mean by performance decrements</w:t>
      </w:r>
    </w:p>
  </w:comment>
  <w:comment w:id="15" w:author="Microsoft Office User" w:date="2017-07-24T23:05:00Z" w:initials="Office">
    <w:p w14:paraId="615878D0" w14:textId="2F190039" w:rsidR="00B903F2" w:rsidRDefault="00B903F2">
      <w:pPr>
        <w:pStyle w:val="CommentText"/>
      </w:pPr>
      <w:r>
        <w:rPr>
          <w:rStyle w:val="CommentReference"/>
        </w:rPr>
        <w:annotationRef/>
      </w:r>
      <w:r>
        <w:t xml:space="preserve">Good! </w:t>
      </w:r>
    </w:p>
  </w:comment>
  <w:comment w:id="22" w:author="Microsoft Office User" w:date="2017-07-24T23:16:00Z" w:initials="Office">
    <w:p w14:paraId="17149D63" w14:textId="21C1BB3B" w:rsidR="00795ECD" w:rsidRDefault="00795ECD">
      <w:pPr>
        <w:pStyle w:val="CommentText"/>
      </w:pPr>
      <w:r>
        <w:rPr>
          <w:rStyle w:val="CommentReference"/>
        </w:rPr>
        <w:annotationRef/>
      </w:r>
      <w:r>
        <w:t xml:space="preserve">I think yu need to incude something here about what samples? Asre they mostly in the US? What is the level of diversity? </w:t>
      </w:r>
    </w:p>
  </w:comment>
  <w:comment w:id="26" w:author="Microsoft Office User" w:date="2017-07-24T23:49:00Z" w:initials="Office">
    <w:p w14:paraId="63197849" w14:textId="5B9F9E8D" w:rsidR="0062563D" w:rsidRDefault="0062563D">
      <w:pPr>
        <w:pStyle w:val="CommentText"/>
      </w:pPr>
      <w:r>
        <w:rPr>
          <w:rStyle w:val="CommentReference"/>
        </w:rPr>
        <w:annotationRef/>
      </w:r>
      <w:r>
        <w:t>It is typical to have a research question you are answering here before you get into the methods.</w:t>
      </w:r>
    </w:p>
  </w:comment>
  <w:comment w:id="36" w:author="Microsoft Office User" w:date="2017-07-25T00:00:00Z" w:initials="Office">
    <w:p w14:paraId="75A2CF40" w14:textId="75469666" w:rsidR="00415418" w:rsidRDefault="00415418">
      <w:pPr>
        <w:pStyle w:val="CommentText"/>
      </w:pPr>
      <w:r>
        <w:rPr>
          <w:rStyle w:val="CommentReference"/>
        </w:rPr>
        <w:annotationRef/>
      </w:r>
      <w:r>
        <w:t>Were they coed by 2 people? Did you run inter-rater reliability?</w:t>
      </w:r>
    </w:p>
  </w:comment>
  <w:comment w:id="39" w:author="Microsoft Office User" w:date="2017-07-25T00:02:00Z" w:initials="Office">
    <w:p w14:paraId="3004ADEF" w14:textId="749845F7" w:rsidR="00415418" w:rsidRDefault="00415418">
      <w:pPr>
        <w:pStyle w:val="CommentText"/>
      </w:pPr>
      <w:r>
        <w:rPr>
          <w:rStyle w:val="CommentReference"/>
        </w:rPr>
        <w:annotationRef/>
      </w:r>
      <w:r>
        <w:t>This sentence belongs in your discussion. Just report the results here, but not the implication of the result.</w:t>
      </w:r>
    </w:p>
  </w:comment>
  <w:comment w:id="40" w:author="Microsoft Office User" w:date="2017-07-25T00:05:00Z" w:initials="Office">
    <w:p w14:paraId="19B770B5" w14:textId="3B44B566" w:rsidR="00A03539" w:rsidRDefault="00A03539">
      <w:pPr>
        <w:pStyle w:val="CommentText"/>
      </w:pPr>
      <w:r>
        <w:rPr>
          <w:rStyle w:val="CommentReference"/>
        </w:rPr>
        <w:annotationRef/>
      </w:r>
      <w:r>
        <w:t>Did you have your range of years of publication as part of your inclusion criteria?</w:t>
      </w:r>
    </w:p>
  </w:comment>
  <w:comment w:id="44" w:author="Microsoft Office User" w:date="2017-07-25T20:49:00Z" w:initials="Office">
    <w:p w14:paraId="44D8C47E" w14:textId="00447556" w:rsidR="00B53ADB" w:rsidRDefault="00B53ADB">
      <w:pPr>
        <w:pStyle w:val="CommentText"/>
      </w:pPr>
      <w:r>
        <w:rPr>
          <w:rStyle w:val="CommentReference"/>
        </w:rPr>
        <w:annotationRef/>
      </w:r>
      <w:r>
        <w:t xml:space="preserve">This is confusing because earlier you indicate that you do not use country of orgigin as an implicit indicatros of race/ethnicity/language and here you indicate that it is assumed to be a proxy for cultural/ethnic background. </w:t>
      </w:r>
    </w:p>
  </w:comment>
  <w:comment w:id="45" w:author="Microsoft Office User" w:date="2017-07-25T00:13:00Z" w:initials="Office">
    <w:p w14:paraId="5A79B94D" w14:textId="537EAE29" w:rsidR="00D013A8" w:rsidRDefault="00D013A8">
      <w:pPr>
        <w:pStyle w:val="CommentText"/>
      </w:pPr>
      <w:r>
        <w:rPr>
          <w:rStyle w:val="CommentReference"/>
        </w:rPr>
        <w:annotationRef/>
      </w:r>
      <w:r>
        <w:t>I am not sure how this finding is relevant?</w:t>
      </w:r>
      <w:r w:rsidR="002D48AD">
        <w:t xml:space="preserve"> Boxers with concussions?</w:t>
      </w:r>
    </w:p>
  </w:comment>
  <w:comment w:id="46" w:author="Microsoft Office User" w:date="2017-07-25T00:14:00Z" w:initials="Office">
    <w:p w14:paraId="0B528EDA" w14:textId="6610A118" w:rsidR="00D013A8" w:rsidRDefault="00D013A8">
      <w:pPr>
        <w:pStyle w:val="CommentText"/>
      </w:pPr>
      <w:r>
        <w:rPr>
          <w:rStyle w:val="CommentReference"/>
        </w:rPr>
        <w:annotationRef/>
      </w:r>
      <w:r>
        <w:t>Describe how the test might be culturally biased?</w:t>
      </w:r>
    </w:p>
  </w:comment>
  <w:comment w:id="76" w:author="Microsoft Office User" w:date="2017-07-25T21:01:00Z" w:initials="Office">
    <w:p w14:paraId="75118862" w14:textId="6046DADC" w:rsidR="00D22AFC" w:rsidRDefault="00D22AFC">
      <w:pPr>
        <w:pStyle w:val="CommentText"/>
      </w:pPr>
      <w:r>
        <w:rPr>
          <w:rStyle w:val="CommentReference"/>
        </w:rPr>
        <w:annotationRef/>
      </w:r>
      <w:r>
        <w:t>Excellent points and well written!</w:t>
      </w:r>
    </w:p>
  </w:comment>
  <w:comment w:id="77" w:author="Microsoft Office User" w:date="2017-07-25T21:08:00Z" w:initials="Office">
    <w:p w14:paraId="2672B7F2" w14:textId="2D909769" w:rsidR="00126F0D" w:rsidRDefault="00126F0D">
      <w:pPr>
        <w:pStyle w:val="CommentText"/>
      </w:pPr>
      <w:r>
        <w:rPr>
          <w:rStyle w:val="CommentReference"/>
        </w:rPr>
        <w:annotationRef/>
      </w:r>
      <w:r>
        <w:t>Good point</w:t>
      </w:r>
      <w:bookmarkStart w:id="78" w:name="_GoBack"/>
      <w:bookmarkEnd w:id="78"/>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1A90AE" w15:done="0"/>
  <w15:commentEx w15:paraId="575A3396" w15:done="0"/>
  <w15:commentEx w15:paraId="615878D0" w15:done="0"/>
  <w15:commentEx w15:paraId="17149D63" w15:done="0"/>
  <w15:commentEx w15:paraId="63197849" w15:done="0"/>
  <w15:commentEx w15:paraId="75A2CF40" w15:done="0"/>
  <w15:commentEx w15:paraId="3004ADEF" w15:done="0"/>
  <w15:commentEx w15:paraId="19B770B5" w15:done="0"/>
  <w15:commentEx w15:paraId="44D8C47E" w15:done="0"/>
  <w15:commentEx w15:paraId="5A79B94D" w15:done="0"/>
  <w15:commentEx w15:paraId="0B528EDA" w15:done="0"/>
  <w15:commentEx w15:paraId="75118862" w15:done="0"/>
  <w15:commentEx w15:paraId="2672B7F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260FB9" w14:textId="77777777" w:rsidR="00DF6246" w:rsidRDefault="00DF6246" w:rsidP="006D00DC">
      <w:pPr>
        <w:spacing w:after="0" w:line="240" w:lineRule="auto"/>
      </w:pPr>
      <w:r>
        <w:separator/>
      </w:r>
    </w:p>
  </w:endnote>
  <w:endnote w:type="continuationSeparator" w:id="0">
    <w:p w14:paraId="3C996553" w14:textId="77777777" w:rsidR="00DF6246" w:rsidRDefault="00DF6246"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Segoe UI">
    <w:altName w:val="Calibri"/>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744A5D" w14:textId="77777777" w:rsidR="00DF6246" w:rsidRDefault="00DF6246" w:rsidP="006D00DC">
      <w:pPr>
        <w:spacing w:after="0" w:line="240" w:lineRule="auto"/>
      </w:pPr>
      <w:r>
        <w:separator/>
      </w:r>
    </w:p>
  </w:footnote>
  <w:footnote w:type="continuationSeparator" w:id="0">
    <w:p w14:paraId="1931BF8D" w14:textId="77777777" w:rsidR="00DF6246" w:rsidRDefault="00DF6246" w:rsidP="006D00D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59A98" w14:textId="019B9F96" w:rsidR="00A82663" w:rsidRDefault="00A82663"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126F0D">
          <w:rPr>
            <w:noProof/>
          </w:rPr>
          <w:t>47</w:t>
        </w:r>
        <w:r>
          <w:rPr>
            <w:noProof/>
          </w:rPr>
          <w:fldChar w:fldCharType="end"/>
        </w:r>
      </w:sdtContent>
    </w:sdt>
  </w:p>
  <w:p w14:paraId="1877A451" w14:textId="77777777" w:rsidR="00A82663" w:rsidRDefault="00A8266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8214422"/>
      <w:docPartObj>
        <w:docPartGallery w:val="Page Numbers (Top of Page)"/>
        <w:docPartUnique/>
      </w:docPartObj>
    </w:sdtPr>
    <w:sdtEndPr>
      <w:rPr>
        <w:noProof/>
      </w:rPr>
    </w:sdtEndPr>
    <w:sdtContent>
      <w:p w14:paraId="37FDC02E" w14:textId="7B2EE9FB" w:rsidR="00A82663" w:rsidRDefault="00A82663"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Pr>
            <w:noProof/>
          </w:rPr>
          <w:t>1</w:t>
        </w:r>
        <w:r>
          <w:rPr>
            <w:noProof/>
          </w:rPr>
          <w:fldChar w:fldCharType="end"/>
        </w:r>
      </w:p>
    </w:sdtContent>
  </w:sdt>
  <w:p w14:paraId="6F5B7110" w14:textId="2817E6CB" w:rsidR="00A82663" w:rsidRDefault="00A8266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34DBA"/>
    <w:rsid w:val="00041D20"/>
    <w:rsid w:val="00044BD6"/>
    <w:rsid w:val="000543BF"/>
    <w:rsid w:val="00067D01"/>
    <w:rsid w:val="00070969"/>
    <w:rsid w:val="00077462"/>
    <w:rsid w:val="00095B4B"/>
    <w:rsid w:val="00095F43"/>
    <w:rsid w:val="0009761D"/>
    <w:rsid w:val="000A0CF2"/>
    <w:rsid w:val="000B3448"/>
    <w:rsid w:val="000B36B4"/>
    <w:rsid w:val="000D5B74"/>
    <w:rsid w:val="000D6A33"/>
    <w:rsid w:val="000E3DD3"/>
    <w:rsid w:val="000E5AFB"/>
    <w:rsid w:val="00121971"/>
    <w:rsid w:val="0012495A"/>
    <w:rsid w:val="00125F3F"/>
    <w:rsid w:val="00126F0D"/>
    <w:rsid w:val="00152D40"/>
    <w:rsid w:val="001579F4"/>
    <w:rsid w:val="001749C6"/>
    <w:rsid w:val="001A352F"/>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65B8F"/>
    <w:rsid w:val="00270F8B"/>
    <w:rsid w:val="00281749"/>
    <w:rsid w:val="00285A77"/>
    <w:rsid w:val="00287417"/>
    <w:rsid w:val="002960F4"/>
    <w:rsid w:val="002A5452"/>
    <w:rsid w:val="002A6AF5"/>
    <w:rsid w:val="002C1CE2"/>
    <w:rsid w:val="002C5601"/>
    <w:rsid w:val="002D2328"/>
    <w:rsid w:val="002D48AD"/>
    <w:rsid w:val="002D4C5F"/>
    <w:rsid w:val="002F1730"/>
    <w:rsid w:val="003044D2"/>
    <w:rsid w:val="0030793C"/>
    <w:rsid w:val="003109BB"/>
    <w:rsid w:val="00310C53"/>
    <w:rsid w:val="003140D2"/>
    <w:rsid w:val="00330308"/>
    <w:rsid w:val="003363FA"/>
    <w:rsid w:val="00353F09"/>
    <w:rsid w:val="00357E46"/>
    <w:rsid w:val="00363735"/>
    <w:rsid w:val="00364A0D"/>
    <w:rsid w:val="00371D83"/>
    <w:rsid w:val="00376BAE"/>
    <w:rsid w:val="00386B89"/>
    <w:rsid w:val="003913FC"/>
    <w:rsid w:val="003A2722"/>
    <w:rsid w:val="003B3FFE"/>
    <w:rsid w:val="003D18D7"/>
    <w:rsid w:val="003D40B0"/>
    <w:rsid w:val="003E55A6"/>
    <w:rsid w:val="003E6C16"/>
    <w:rsid w:val="003F2719"/>
    <w:rsid w:val="003F525B"/>
    <w:rsid w:val="003F6906"/>
    <w:rsid w:val="004011B5"/>
    <w:rsid w:val="004075F4"/>
    <w:rsid w:val="00414C6E"/>
    <w:rsid w:val="00415418"/>
    <w:rsid w:val="00417608"/>
    <w:rsid w:val="00417E9F"/>
    <w:rsid w:val="00423730"/>
    <w:rsid w:val="00431547"/>
    <w:rsid w:val="00432C9C"/>
    <w:rsid w:val="004376AB"/>
    <w:rsid w:val="00461A4E"/>
    <w:rsid w:val="00464E8E"/>
    <w:rsid w:val="004767D5"/>
    <w:rsid w:val="0049434B"/>
    <w:rsid w:val="00494590"/>
    <w:rsid w:val="004B28FB"/>
    <w:rsid w:val="004E0F16"/>
    <w:rsid w:val="004F471D"/>
    <w:rsid w:val="005025B5"/>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A6F7B"/>
    <w:rsid w:val="005C1766"/>
    <w:rsid w:val="005D4373"/>
    <w:rsid w:val="005F2D7C"/>
    <w:rsid w:val="005F4ED7"/>
    <w:rsid w:val="006012E3"/>
    <w:rsid w:val="00602BF1"/>
    <w:rsid w:val="006077AD"/>
    <w:rsid w:val="00607D6F"/>
    <w:rsid w:val="0062269B"/>
    <w:rsid w:val="0062563D"/>
    <w:rsid w:val="00626830"/>
    <w:rsid w:val="00632A5B"/>
    <w:rsid w:val="00632E5E"/>
    <w:rsid w:val="00652903"/>
    <w:rsid w:val="006552CA"/>
    <w:rsid w:val="0065559C"/>
    <w:rsid w:val="00663D6E"/>
    <w:rsid w:val="006736F1"/>
    <w:rsid w:val="00681BB2"/>
    <w:rsid w:val="00693775"/>
    <w:rsid w:val="0069671F"/>
    <w:rsid w:val="00696BCD"/>
    <w:rsid w:val="006A4CF7"/>
    <w:rsid w:val="006B0C92"/>
    <w:rsid w:val="006C409A"/>
    <w:rsid w:val="006D00DC"/>
    <w:rsid w:val="00701B3A"/>
    <w:rsid w:val="007073FD"/>
    <w:rsid w:val="007126CC"/>
    <w:rsid w:val="00712C24"/>
    <w:rsid w:val="00716E4D"/>
    <w:rsid w:val="007353E0"/>
    <w:rsid w:val="0074095B"/>
    <w:rsid w:val="0074189B"/>
    <w:rsid w:val="00742F3D"/>
    <w:rsid w:val="0074537F"/>
    <w:rsid w:val="0075174D"/>
    <w:rsid w:val="007540A6"/>
    <w:rsid w:val="007557EE"/>
    <w:rsid w:val="007674E8"/>
    <w:rsid w:val="007751AC"/>
    <w:rsid w:val="007818C3"/>
    <w:rsid w:val="00795ECD"/>
    <w:rsid w:val="007A4493"/>
    <w:rsid w:val="007D3D66"/>
    <w:rsid w:val="007E1804"/>
    <w:rsid w:val="007E4C85"/>
    <w:rsid w:val="008008E7"/>
    <w:rsid w:val="00802341"/>
    <w:rsid w:val="0081297F"/>
    <w:rsid w:val="008346E8"/>
    <w:rsid w:val="00840DAF"/>
    <w:rsid w:val="00872748"/>
    <w:rsid w:val="0087723E"/>
    <w:rsid w:val="00880473"/>
    <w:rsid w:val="008A6D1D"/>
    <w:rsid w:val="008B4859"/>
    <w:rsid w:val="008D0391"/>
    <w:rsid w:val="008D4FA4"/>
    <w:rsid w:val="008E507E"/>
    <w:rsid w:val="008F47AB"/>
    <w:rsid w:val="008F605D"/>
    <w:rsid w:val="0090242D"/>
    <w:rsid w:val="00911672"/>
    <w:rsid w:val="00912287"/>
    <w:rsid w:val="00921F33"/>
    <w:rsid w:val="00930B00"/>
    <w:rsid w:val="009331B6"/>
    <w:rsid w:val="00940C04"/>
    <w:rsid w:val="00943C4F"/>
    <w:rsid w:val="00945202"/>
    <w:rsid w:val="009707AF"/>
    <w:rsid w:val="00974E3B"/>
    <w:rsid w:val="009860F2"/>
    <w:rsid w:val="009930DA"/>
    <w:rsid w:val="009A736F"/>
    <w:rsid w:val="009C2B69"/>
    <w:rsid w:val="009D3B69"/>
    <w:rsid w:val="009D6CC1"/>
    <w:rsid w:val="009F4D02"/>
    <w:rsid w:val="009F70B1"/>
    <w:rsid w:val="00A03539"/>
    <w:rsid w:val="00A048CE"/>
    <w:rsid w:val="00A1779C"/>
    <w:rsid w:val="00A2281C"/>
    <w:rsid w:val="00A272CF"/>
    <w:rsid w:val="00A430C2"/>
    <w:rsid w:val="00A43DFE"/>
    <w:rsid w:val="00A54DFE"/>
    <w:rsid w:val="00A60D4C"/>
    <w:rsid w:val="00A612F0"/>
    <w:rsid w:val="00A657A7"/>
    <w:rsid w:val="00A67237"/>
    <w:rsid w:val="00A70181"/>
    <w:rsid w:val="00A82663"/>
    <w:rsid w:val="00A849CF"/>
    <w:rsid w:val="00A87E63"/>
    <w:rsid w:val="00A903DF"/>
    <w:rsid w:val="00A93E12"/>
    <w:rsid w:val="00AB14EA"/>
    <w:rsid w:val="00AC0E5B"/>
    <w:rsid w:val="00AC4E63"/>
    <w:rsid w:val="00AC66E1"/>
    <w:rsid w:val="00AD052E"/>
    <w:rsid w:val="00AE2FB7"/>
    <w:rsid w:val="00AE5237"/>
    <w:rsid w:val="00AE5A32"/>
    <w:rsid w:val="00AF1261"/>
    <w:rsid w:val="00B13672"/>
    <w:rsid w:val="00B13873"/>
    <w:rsid w:val="00B14AFC"/>
    <w:rsid w:val="00B25A36"/>
    <w:rsid w:val="00B325F2"/>
    <w:rsid w:val="00B33588"/>
    <w:rsid w:val="00B50FB9"/>
    <w:rsid w:val="00B53ADB"/>
    <w:rsid w:val="00B72DBC"/>
    <w:rsid w:val="00B761B3"/>
    <w:rsid w:val="00B903F2"/>
    <w:rsid w:val="00BA0361"/>
    <w:rsid w:val="00BA4A67"/>
    <w:rsid w:val="00BB1290"/>
    <w:rsid w:val="00BD6DDA"/>
    <w:rsid w:val="00BE4E98"/>
    <w:rsid w:val="00BF6475"/>
    <w:rsid w:val="00BF7E52"/>
    <w:rsid w:val="00C0001E"/>
    <w:rsid w:val="00C01F1E"/>
    <w:rsid w:val="00C07A4D"/>
    <w:rsid w:val="00C1033C"/>
    <w:rsid w:val="00C10380"/>
    <w:rsid w:val="00C12EC9"/>
    <w:rsid w:val="00C15D6A"/>
    <w:rsid w:val="00C355F1"/>
    <w:rsid w:val="00C41FC7"/>
    <w:rsid w:val="00C479E6"/>
    <w:rsid w:val="00C543ED"/>
    <w:rsid w:val="00CB6127"/>
    <w:rsid w:val="00CB6FFF"/>
    <w:rsid w:val="00CC2117"/>
    <w:rsid w:val="00CC388A"/>
    <w:rsid w:val="00CD4ED5"/>
    <w:rsid w:val="00CF3DE1"/>
    <w:rsid w:val="00CF4E94"/>
    <w:rsid w:val="00CF50A9"/>
    <w:rsid w:val="00CF57AA"/>
    <w:rsid w:val="00D00793"/>
    <w:rsid w:val="00D013A8"/>
    <w:rsid w:val="00D12ED9"/>
    <w:rsid w:val="00D17AB8"/>
    <w:rsid w:val="00D22AFC"/>
    <w:rsid w:val="00D25272"/>
    <w:rsid w:val="00D30330"/>
    <w:rsid w:val="00D31404"/>
    <w:rsid w:val="00D47951"/>
    <w:rsid w:val="00D50551"/>
    <w:rsid w:val="00D52DC7"/>
    <w:rsid w:val="00D53982"/>
    <w:rsid w:val="00D55086"/>
    <w:rsid w:val="00D67BF7"/>
    <w:rsid w:val="00D67D1B"/>
    <w:rsid w:val="00D708DD"/>
    <w:rsid w:val="00D7585F"/>
    <w:rsid w:val="00D82134"/>
    <w:rsid w:val="00D90D1C"/>
    <w:rsid w:val="00D97168"/>
    <w:rsid w:val="00DB4169"/>
    <w:rsid w:val="00DC7AE8"/>
    <w:rsid w:val="00DF6246"/>
    <w:rsid w:val="00E02504"/>
    <w:rsid w:val="00E22667"/>
    <w:rsid w:val="00E33A6C"/>
    <w:rsid w:val="00E4065D"/>
    <w:rsid w:val="00E450FB"/>
    <w:rsid w:val="00E542C3"/>
    <w:rsid w:val="00E64259"/>
    <w:rsid w:val="00E70DEE"/>
    <w:rsid w:val="00E72CC6"/>
    <w:rsid w:val="00E76A3D"/>
    <w:rsid w:val="00E77BE6"/>
    <w:rsid w:val="00E844D9"/>
    <w:rsid w:val="00E943EB"/>
    <w:rsid w:val="00EE0390"/>
    <w:rsid w:val="00EE09A3"/>
    <w:rsid w:val="00EE711F"/>
    <w:rsid w:val="00EF1B42"/>
    <w:rsid w:val="00F02C45"/>
    <w:rsid w:val="00F16989"/>
    <w:rsid w:val="00F23FB2"/>
    <w:rsid w:val="00F263FB"/>
    <w:rsid w:val="00F40B16"/>
    <w:rsid w:val="00F52D42"/>
    <w:rsid w:val="00F66385"/>
    <w:rsid w:val="00F71F0F"/>
    <w:rsid w:val="00F739EA"/>
    <w:rsid w:val="00F7466F"/>
    <w:rsid w:val="00F82210"/>
    <w:rsid w:val="00FE0AB3"/>
    <w:rsid w:val="00FE68A2"/>
    <w:rsid w:val="00FF4508"/>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2281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yperlink1">
    <w:name w:val="Hyperlink1"/>
    <w:basedOn w:val="DefaultParagraphFont"/>
    <w:uiPriority w:val="99"/>
    <w:unhideWhenUsed/>
    <w:rsid w:val="00A2281C"/>
    <w:rPr>
      <w:color w:val="0563C1"/>
      <w:u w:val="single"/>
    </w:rPr>
  </w:style>
  <w:style w:type="numbering" w:customStyle="1" w:styleId="NoList11">
    <w:name w:val="No List11"/>
    <w:next w:val="NoList"/>
    <w:uiPriority w:val="99"/>
    <w:semiHidden/>
    <w:unhideWhenUsed/>
    <w:rsid w:val="00A2281C"/>
  </w:style>
  <w:style w:type="character" w:customStyle="1" w:styleId="Heading1Char">
    <w:name w:val="Heading 1 Char"/>
    <w:basedOn w:val="DefaultParagraphFont"/>
    <w:link w:val="Heading1"/>
    <w:uiPriority w:val="9"/>
    <w:rsid w:val="00A2281C"/>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2413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ECAC96-7576-F943-95D1-D7B73C4CC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47</Pages>
  <Words>63088</Words>
  <Characters>359602</Characters>
  <Application>Microsoft Macintosh Word</Application>
  <DocSecurity>0</DocSecurity>
  <Lines>2996</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8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Microsoft Office User</cp:lastModifiedBy>
  <cp:revision>6</cp:revision>
  <cp:lastPrinted>2017-07-07T19:33:00Z</cp:lastPrinted>
  <dcterms:created xsi:type="dcterms:W3CDTF">2017-07-25T05:53:00Z</dcterms:created>
  <dcterms:modified xsi:type="dcterms:W3CDTF">2017-07-26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ToiHNvl"/&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